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983B13E" w14:textId="716DB7A3" w:rsidR="00E75A82" w:rsidRPr="00705954" w:rsidRDefault="00442C41" w:rsidP="0054138D">
      <w:pPr>
        <w:jc w:val="center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37F944" wp14:editId="268D1987">
                <wp:simplePos x="0" y="0"/>
                <wp:positionH relativeFrom="column">
                  <wp:posOffset>4021906</wp:posOffset>
                </wp:positionH>
                <wp:positionV relativeFrom="paragraph">
                  <wp:posOffset>53</wp:posOffset>
                </wp:positionV>
                <wp:extent cx="2309091" cy="845128"/>
                <wp:effectExtent l="0" t="0" r="2540" b="6350"/>
                <wp:wrapNone/>
                <wp:docPr id="1895227650" name="Text Box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09091" cy="84512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0A7F794A" w14:textId="1A8D4805" w:rsidR="00442C41" w:rsidRPr="00442C41" w:rsidRDefault="00442C41" w:rsidP="00442C41">
                            <w:pPr>
                              <w:pStyle w:val="Head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442C41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 xml:space="preserve">6610412005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szCs w:val="28"/>
                                <w:cs/>
                                <w:lang w:val="en-US"/>
                              </w:rPr>
                              <w:t>นางสาว</w:t>
                            </w:r>
                            <w:r w:rsidRPr="00442C41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  <w:t>นวินดา อะหมัดตอเฮด</w:t>
                            </w:r>
                          </w:p>
                          <w:p w14:paraId="575CC20E" w14:textId="19929D23" w:rsidR="00442C41" w:rsidRPr="00442C41" w:rsidRDefault="00442C41" w:rsidP="00442C41">
                            <w:pPr>
                              <w:pStyle w:val="Head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</w:pPr>
                            <w:r w:rsidRPr="00442C41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>6610412009</w:t>
                            </w:r>
                            <w:r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 xml:space="preserve"> 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szCs w:val="28"/>
                                <w:cs/>
                                <w:lang w:val="en-US"/>
                              </w:rPr>
                              <w:t>นายอานนท์ สุกสัก</w:t>
                            </w:r>
                          </w:p>
                          <w:p w14:paraId="1C8D7971" w14:textId="2D8F3628" w:rsidR="00442C41" w:rsidRPr="00442C41" w:rsidRDefault="00442C41" w:rsidP="00442C41">
                            <w:pPr>
                              <w:pStyle w:val="Head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442C41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>6610412010</w:t>
                            </w:r>
                            <w:r>
                              <w:rPr>
                                <w:rFonts w:ascii="TH Sarabun New" w:hAnsi="TH Sarabun New" w:cs="TH Sarabun New" w:hint="cs"/>
                                <w:sz w:val="28"/>
                                <w:szCs w:val="28"/>
                                <w:cs/>
                                <w:lang w:val="en-US"/>
                              </w:rPr>
                              <w:t xml:space="preserve"> นายศตคุณ เต็มไทยมงคล</w:t>
                            </w:r>
                          </w:p>
                          <w:p w14:paraId="230AFDCC" w14:textId="77777777" w:rsidR="00442C41" w:rsidRPr="00442C41" w:rsidRDefault="00442C41">
                            <w:pPr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0837F944" id="_x0000_t202" coordsize="21600,21600" o:spt="202" path="m,l,21600r21600,l21600,xe">
                <v:stroke joinstyle="miter"/>
                <v:path gradientshapeok="t" o:connecttype="rect"/>
              </v:shapetype>
              <v:shape id="Text Box 4" o:spid="_x0000_s1026" type="#_x0000_t202" style="position:absolute;left:0;text-align:left;margin-left:316.7pt;margin-top:0;width:181.8pt;height:66.55pt;z-index:25165926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" fillcolor="white [3201]" stroked="f" strokeweight=".5pt">
                <v:textbox>
                  <w:txbxContent>
                    <w:p w14:paraId="0A7F794A" w14:textId="1A8D4805" w:rsidR="00442C41" w:rsidRPr="00442C41" w:rsidRDefault="00442C41" w:rsidP="00442C41">
                      <w:pPr>
                        <w:pStyle w:val="Header"/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</w:pPr>
                      <w:r w:rsidRPr="00442C41"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 xml:space="preserve">6610412005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szCs w:val="28"/>
                          <w:cs/>
                          <w:lang w:val="en-US"/>
                        </w:rPr>
                        <w:t>นางสาว</w:t>
                      </w:r>
                      <w:r w:rsidRPr="00442C41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  <w:lang w:val="en-US"/>
                        </w:rPr>
                        <w:t>นวินดา อะหมัดตอเฮด</w:t>
                      </w:r>
                    </w:p>
                    <w:p w14:paraId="575CC20E" w14:textId="19929D23" w:rsidR="00442C41" w:rsidRPr="00442C41" w:rsidRDefault="00442C41" w:rsidP="00442C41">
                      <w:pPr>
                        <w:pStyle w:val="Head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  <w:lang w:val="en-US"/>
                        </w:rPr>
                      </w:pPr>
                      <w:r w:rsidRPr="00442C41"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>6610412009</w:t>
                      </w:r>
                      <w:r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 xml:space="preserve"> 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szCs w:val="28"/>
                          <w:cs/>
                          <w:lang w:val="en-US"/>
                        </w:rPr>
                        <w:t>นายอานนท์ สุกสัก</w:t>
                      </w:r>
                    </w:p>
                    <w:p w14:paraId="1C8D7971" w14:textId="2D8F3628" w:rsidR="00442C41" w:rsidRPr="00442C41" w:rsidRDefault="00442C41" w:rsidP="00442C41">
                      <w:pPr>
                        <w:pStyle w:val="Header"/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</w:pPr>
                      <w:r w:rsidRPr="00442C41"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>6610412010</w:t>
                      </w:r>
                      <w:r>
                        <w:rPr>
                          <w:rFonts w:ascii="TH Sarabun New" w:hAnsi="TH Sarabun New" w:cs="TH Sarabun New" w:hint="cs"/>
                          <w:sz w:val="28"/>
                          <w:szCs w:val="28"/>
                          <w:cs/>
                          <w:lang w:val="en-US"/>
                        </w:rPr>
                        <w:t xml:space="preserve"> นายศตคุณ เต็มไทยมงคล</w:t>
                      </w:r>
                    </w:p>
                    <w:p w14:paraId="230AFDCC" w14:textId="77777777" w:rsidR="00442C41" w:rsidRPr="00442C41" w:rsidRDefault="00442C41">
                      <w:pPr>
                        <w:rPr>
                          <w:rFonts w:ascii="TH Sarabun New" w:hAnsi="TH Sarabun New" w:cs="TH Sarabun New"/>
                          <w:sz w:val="28"/>
                          <w:szCs w:val="28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E75A82">
        <w:fldChar w:fldCharType="begin"/>
      </w:r>
      <w:r w:rsidR="00E75A82">
        <w:instrText xml:space="preserve"> INCLUDEPICTURE "https://raw.githubusercontent.com/Naswinda/Projects/dads5001/Pics_Chat/LOGOO.png" \* MERGEFORMATINET </w:instrText>
      </w:r>
      <w:r w:rsidR="00E75A82">
        <w:fldChar w:fldCharType="separate"/>
      </w:r>
      <w:r w:rsidR="00E75A82">
        <w:rPr>
          <w:noProof/>
        </w:rPr>
        <w:drawing>
          <wp:inline distT="0" distB="0" distL="0" distR="0" wp14:anchorId="5EE6B38E" wp14:editId="49346D1D">
            <wp:extent cx="1085850" cy="928219"/>
            <wp:effectExtent l="0" t="0" r="0" b="0"/>
            <wp:docPr id="65268154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114218" cy="95246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75A82">
        <w:fldChar w:fldCharType="end"/>
      </w:r>
    </w:p>
    <w:p w14:paraId="5F800C29" w14:textId="7126687F" w:rsidR="0054138D" w:rsidRPr="0017084F" w:rsidRDefault="0054138D" w:rsidP="0054138D">
      <w:pPr>
        <w:jc w:val="center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 xml:space="preserve">รายงานการดำเนินงานโครงการพัฒนาระบบแชทบอท คณะสถิติประยุกต์ 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NIDA</w:t>
      </w:r>
    </w:p>
    <w:p w14:paraId="626DE522" w14:textId="77777777" w:rsidR="00442C41" w:rsidRDefault="00442C41" w:rsidP="0054138D">
      <w:pPr>
        <w:jc w:val="thaiDistribute"/>
        <w:rPr>
          <w:rFonts w:ascii="TH Sarabun New" w:hAnsi="TH Sarabun New" w:cs="TH Sarabun New"/>
          <w:sz w:val="20"/>
          <w:szCs w:val="20"/>
          <w:lang w:val="en-US"/>
        </w:rPr>
        <w:sectPr w:rsidR="00442C41" w:rsidSect="003E1FDD">
          <w:pgSz w:w="11904" w:h="16838"/>
          <w:pgMar w:top="1021" w:right="1021" w:bottom="1021" w:left="1021" w:header="709" w:footer="709" w:gutter="0"/>
          <w:cols w:space="708"/>
          <w:docGrid w:linePitch="360"/>
        </w:sectPr>
      </w:pPr>
    </w:p>
    <w:p w14:paraId="01866B70" w14:textId="77777777" w:rsidR="0054138D" w:rsidRPr="0017084F" w:rsidRDefault="0054138D" w:rsidP="0054138D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1.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 xml:space="preserve">หัวข้อ 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GSAS CHAT 2024 - DEMO </w:t>
      </w:r>
    </w:p>
    <w:p w14:paraId="1CD46BCD" w14:textId="77777777" w:rsidR="0054138D" w:rsidRPr="0017084F" w:rsidRDefault="0054138D" w:rsidP="0054138D">
      <w:pPr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i/>
          <w:iCs/>
          <w:sz w:val="28"/>
          <w:szCs w:val="28"/>
          <w:lang w:val="en-US"/>
        </w:rPr>
        <w:t>1.1</w:t>
      </w:r>
      <w:r w:rsidRPr="0017084F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 xml:space="preserve"> ที่มาและความสำคัญ</w:t>
      </w:r>
    </w:p>
    <w:p w14:paraId="47109C95" w14:textId="5471DD19" w:rsidR="0054138D" w:rsidRPr="0017084F" w:rsidRDefault="0054138D" w:rsidP="00E75A82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ด้วยสถานการณ์ปัจจุบัน ที่ผู้คนต้องการความสะดวกรวดเร็ว ในหลาย ๆ เรื่อง เช่นเดียวกับนักศึกษาสาขาวิชาการวิเคราะห์ข้อมูลและวิทยาการข้อมูล (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DADS)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คณะสถิติประยุกต์ สถาบันบัณฑิตพัฒนบริหารศาสตร์ (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NIDA)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มื่อมีคำถามเกี่ยวกับการเรียน และการศึกษา เช่น การลงทะเบียนเรียน ตารางสอบ เป็นต้น ต้องได้รับคำตอบ ณ ขณะนั้น แต่พบว่า มีข้อจำกัดคือ อาจอยู่นอกเวลาราชการ เจ้าหน้าที่ไม่สามารถให้บริการได้ตลอด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>24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ชั่วโมง หรือบางคำถาม อาจต้องค้นหาจากเว็บไซต์คณะ ซึ่งมีความซับซ้อน อีกทั้งแหล่งข้อมูลที่มีหลากหลาย ทำให้นักศึกษาเกิดความสับสน การได้มาซึ่งคำตอบอาจเกิดความล่าช้า ส่งผลต่อความพึงพอใจในการใช้บริการงานบริการการศึกษา</w:t>
      </w:r>
      <w:r w:rsidR="00E75A82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จากการสอบถามเจ้าหน้าที่ประจำคณะสถิติประยุกต์ พบว่า ปัจจุบัน คณะยังไม่มีระบบที่รวบรวมข้อมูลจากหลากหลายแหล่งมาไว้ในระบบเดียว ดังเช่น ระบบแชทบอท ซึ่งหลายหน่วยงานทั้งภาครัฐ และเอกชนนำมาให้บริการ</w:t>
      </w:r>
      <w:r w:rsidR="005E2BC8">
        <w:rPr>
          <w:rFonts w:ascii="TH Sarabun New" w:hAnsi="TH Sarabun New" w:cs="TH Sarabun New"/>
          <w:sz w:val="28"/>
          <w:szCs w:val="28"/>
          <w:lang w:val="en-US"/>
        </w:rPr>
        <w:fldChar w:fldCharType="begin"/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&lt;EndNote&gt;&lt;Cite&gt;&lt;Author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สำนักงานพัฒนารัฐบาลดิจิทัล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Author&gt;&lt;Year&gt;2563&lt;/Year&gt;&lt;RecNum&gt;1&lt;/RecNum&gt;&lt;DisplayText&gt;&lt;style face="superscript"&gt;(1, 2)&lt;/style&gt;&lt;/DisplayText&gt;&lt;record&gt;&lt;rec-number&gt;1&lt;/rec-number&gt;&lt;foreign-keys&gt;&lt;key app="EN" db-id="efefrpfz6avdw9ewvs85p0wkzpfwp00ddw0f" timestamp="1715010405"&gt;1&lt;/key&gt;&lt;/foreign-keys&gt;&lt;ref-type name="Web Page"&gt;12&lt;/ref-type&gt;&lt;contributors&gt;&lt;authors&gt;&lt;author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สำนักงานพัฒนารัฐบาลดิจิทัล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,&lt;/author&gt;&lt;/authors&gt;&lt;/contributors&gt;&lt;titles&gt;&lt;title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 xml:space="preserve">ประโยชน์ของ 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Chatbot 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กับรัฐบาล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title&gt;&lt;/titles&gt;&lt;dates&gt;&lt;year&gt;2563&lt;/year&gt;&lt;/dates&gt;&lt;work-type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อินเทอร์เน็ต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&lt;/work-type&gt;&lt;urls&gt;&lt;related-urls&gt;&lt;url&gt;https://www.dga.or.th/document-sharing/infographic/36403/&lt;/url&gt;&lt;/related-urls&gt;&lt;/urls&gt;&lt;custom1&gt;5 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พฤษภาคม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custom1&gt;&lt;custom2&gt;2567&lt;/custom2&gt;&lt;/record&gt;&lt;/Cite&gt;&lt;Cite&gt;&lt;Author&gt;Japan salaryman&lt;/Author&gt;&lt;Year&gt;2563&lt;/Year&gt;&lt;RecNum&gt;2&lt;/RecNum&gt;&lt;record&gt;&lt;rec-number&gt;2&lt;/rec-number&gt;&lt;foreign-keys&gt;&lt;key app="EN" db-id="efefrpfz6avdw9ewvs85p0wkzpfwp00ddw0f" timestamp="1715010629"&gt;2&lt;/key&gt;&lt;/foreign-keys&gt;&lt;ref-type name="Web Page"&gt;12&lt;/ref-type&gt;&lt;contributors&gt;&lt;authors&gt;&lt;author&gt;Japan salaryman,&lt;/author&gt;&lt;/authors&gt;&lt;/contributors&gt;&lt;titles&gt;&lt;title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 xml:space="preserve">ญี่ปุ่นสุดล้ำ! ใช้ 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ChatGPT 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ผลักดันธุรกิจให้เติบโตดีหลายอุตสาหกรรม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title&gt;&lt;/titles&gt;&lt;dates&gt;&lt;year&gt;2563&lt;/year&gt;&lt;/dates&gt;&lt;work-type&gt;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อินเทอร์เน็ต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&lt;/work-type&gt;&lt;urls&gt;&lt;related-urls&gt;&lt;url&gt;https://www.krungsri.com/th/plearn-plearn/japanese-chatgpt-industry&lt;/url&gt;&lt;/related-urls&gt;&lt;/urls&gt;&lt;custom1&gt;4 </w:instrText>
      </w:r>
      <w:r w:rsidR="00E75A82">
        <w:rPr>
          <w:rFonts w:ascii="TH Sarabun New" w:hAnsi="TH Sarabun New" w:cs="TH Sarabun New"/>
          <w:sz w:val="28"/>
          <w:szCs w:val="28"/>
          <w:cs/>
          <w:lang w:val="en-US"/>
        </w:rPr>
        <w:instrText>พฤษภาคม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>&lt;/custom1&gt;&lt;custom2&gt;2567&lt;/custom2&gt;&lt;/record&gt;&lt;/Cite&gt;&lt;/EndNote&gt;</w:instrText>
      </w:r>
      <w:r w:rsidR="005E2BC8"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E75A82" w:rsidRPr="00E75A82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1, 2)</w:t>
      </w:r>
      <w:r w:rsidR="005E2BC8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จากการทบทวนวรรณกรรมงานวิจัยที่นำระบบแชทบอทให้บริการ ชี้ไปในทิศทางเดียวกันว่า ผู้ใช้บริการมีความพึงพอใจมาก เพราะสามารถตอบคำถามผู้ใช้งานได้อย่างรวดเร็ว</w:t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begin">
          <w:fldData xml:space="preserve">PEVuZE5vdGU+PENpdGU+PEF1dGhvcj7guJ7guLTguKPguJ7guLHguJLguJnguYwg4LiI4Lix4LiZ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</w:fldData>
        </w:fldChar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begin">
          <w:fldData xml:space="preserve">PEVuZE5vdGU+PENpdGU+PEF1dGhvcj7guJ7guLTguKPguJ7guLHguJLguJnguYwg4LiI4Lix4LiZ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</w:fldData>
        </w:fldChar>
      </w:r>
      <w:r w:rsidR="00E75A82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.DATA </w:instrText>
      </w:r>
      <w:r w:rsidR="00E75A82">
        <w:rPr>
          <w:rFonts w:ascii="TH Sarabun New" w:hAnsi="TH Sarabun New" w:cs="TH Sarabun New"/>
          <w:sz w:val="28"/>
          <w:szCs w:val="28"/>
          <w:lang w:val="en-US"/>
        </w:rPr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="00E75A82">
        <w:rPr>
          <w:rFonts w:ascii="TH Sarabun New" w:hAnsi="TH Sarabun New" w:cs="TH Sarabun New"/>
          <w:sz w:val="28"/>
          <w:szCs w:val="28"/>
          <w:lang w:val="en-US"/>
        </w:rPr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E75A82" w:rsidRPr="00E75A82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3, 4)</w:t>
      </w:r>
      <w:r w:rsidR="00E75A82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="00E75A82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คณะทำงานจึงเห็นความสำคัญของการพัฒนาระบบแชทบอทมาให้บริการตอบคำถามเกี่ยวกับการเรียน และการศึกษา เสมือนมีผู้ช่วยส่วนตัว เป็นการสนทนาแบบ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one stop service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อีกทั้งอาจยังช่วยลดภาระงานของเจ้าหน้าที่คณะ ไม่ต้องคอยตอบคำถามในลักษณะเดิม ทุก ๆ ปี</w:t>
      </w:r>
    </w:p>
    <w:p w14:paraId="6353E415" w14:textId="77777777" w:rsidR="0054138D" w:rsidRPr="0017084F" w:rsidRDefault="0054138D" w:rsidP="0054138D">
      <w:pPr>
        <w:jc w:val="thaiDistribute"/>
        <w:rPr>
          <w:rFonts w:ascii="TH Sarabun New" w:hAnsi="TH Sarabun New" w:cs="TH Sarabun New"/>
          <w:sz w:val="10"/>
          <w:szCs w:val="10"/>
          <w:lang w:val="en-US"/>
        </w:rPr>
      </w:pPr>
    </w:p>
    <w:p w14:paraId="2461DF4F" w14:textId="77777777" w:rsidR="0054138D" w:rsidRPr="0017084F" w:rsidRDefault="0054138D" w:rsidP="0054138D">
      <w:pPr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i/>
          <w:iCs/>
          <w:sz w:val="28"/>
          <w:szCs w:val="28"/>
          <w:lang w:val="en-US"/>
        </w:rPr>
        <w:t>1.2</w:t>
      </w:r>
      <w:r w:rsidRPr="0017084F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 xml:space="preserve"> วัตถุประสงค์</w:t>
      </w:r>
    </w:p>
    <w:p w14:paraId="59C09FD5" w14:textId="2F3BFC99" w:rsidR="0054138D" w:rsidRPr="0017084F" w:rsidRDefault="0054138D" w:rsidP="0017084F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พื่อพัฒนาระบบแชทบอท เวอร์ชัน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demo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สำหรับตอบคำถามเกี่ยวกับการเรียน และการศึกษา ของนักศึกษาคณะสถิติประยุกต์ สถาบันบัณฑิตพัฒนบริหารศาสตร์</w:t>
      </w:r>
    </w:p>
    <w:p w14:paraId="4DC088D1" w14:textId="77777777" w:rsidR="0054138D" w:rsidRPr="00ED2FF5" w:rsidRDefault="0054138D" w:rsidP="0054138D">
      <w:pPr>
        <w:jc w:val="thaiDistribute"/>
        <w:rPr>
          <w:rFonts w:ascii="TH Sarabun New" w:hAnsi="TH Sarabun New" w:cs="TH Sarabun New"/>
          <w:sz w:val="14"/>
          <w:szCs w:val="14"/>
          <w:lang w:val="en-US"/>
        </w:rPr>
      </w:pPr>
    </w:p>
    <w:p w14:paraId="6E4D9CFA" w14:textId="155B3D44" w:rsidR="0054138D" w:rsidRPr="0017084F" w:rsidRDefault="0054138D" w:rsidP="0054138D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2.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วิธีการรวบรวมข้อมูล (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python, web scraping, interview, questionnaire, etc)</w:t>
      </w:r>
    </w:p>
    <w:p w14:paraId="45E62664" w14:textId="5481159C" w:rsidR="0054138D" w:rsidRPr="00E75A82" w:rsidRDefault="0054138D" w:rsidP="0054138D">
      <w:pPr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lang w:val="en-US"/>
        </w:rPr>
        <w:tab/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การศึกษาครั้งนี้ รวบรวมข้อมูลปฐมภูมิ โดยการสัมภาษณ์บุคคลที่มีความเกี่ยวข้องกับการเรียน และการศึกษาของคณะสถิติประยุกต์ คัดเลือกตัวอย่างแบบเฉพาะเจาะจง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พื่อให้ได้ข้อมูลคำถามและคำตอบครอบคลุมผู้เกี่ยวข้องมากที่สุด ดังนี้</w:t>
      </w:r>
    </w:p>
    <w:p w14:paraId="73582726" w14:textId="52B67160" w:rsidR="0054138D" w:rsidRPr="00442C41" w:rsidRDefault="0054138D" w:rsidP="00442C41">
      <w:pPr>
        <w:pStyle w:val="ListParagraph"/>
        <w:numPr>
          <w:ilvl w:val="0"/>
          <w:numId w:val="1"/>
        </w:numPr>
        <w:tabs>
          <w:tab w:val="left" w:pos="567"/>
        </w:tabs>
        <w:ind w:left="0" w:firstLine="284"/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442C41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>นักศึกษาภาคปกติ และภาคพิเศษ</w:t>
      </w:r>
      <w:r w:rsidR="00E75A82" w:rsidRPr="00442C41">
        <w:rPr>
          <w:rFonts w:ascii="TH Sarabun New" w:hAnsi="TH Sarabun New" w:cs="TH Sarabun New"/>
          <w:i/>
          <w:iCs/>
          <w:sz w:val="28"/>
          <w:szCs w:val="28"/>
          <w:lang w:val="en-US"/>
        </w:rPr>
        <w:t xml:space="preserve"> </w:t>
      </w:r>
      <w:r w:rsidRPr="00442C41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ป็นการสัมภาษณ์ปัญหาที่พบ และข้อคำถามที่มี ตั้งแต่การสมัครเรียนที่ </w:t>
      </w:r>
      <w:r w:rsidRPr="00442C41">
        <w:rPr>
          <w:rFonts w:ascii="TH Sarabun New" w:hAnsi="TH Sarabun New" w:cs="TH Sarabun New"/>
          <w:sz w:val="28"/>
          <w:szCs w:val="28"/>
          <w:lang w:val="en-US"/>
        </w:rPr>
        <w:t xml:space="preserve">NIDA </w:t>
      </w:r>
      <w:r w:rsidRPr="00442C41">
        <w:rPr>
          <w:rFonts w:ascii="TH Sarabun New" w:hAnsi="TH Sarabun New" w:cs="TH Sarabun New"/>
          <w:sz w:val="28"/>
          <w:szCs w:val="28"/>
          <w:cs/>
          <w:lang w:val="en-US"/>
        </w:rPr>
        <w:t>และข้อคำถามขณะกำลังศึกษา ที่เคยสอบถามเจ้าหน้าที่คณะ และอาจารย์</w:t>
      </w:r>
    </w:p>
    <w:p w14:paraId="0C601BDA" w14:textId="0D3061DC" w:rsidR="0054138D" w:rsidRPr="00442C41" w:rsidRDefault="0054138D" w:rsidP="00442C41">
      <w:pPr>
        <w:pStyle w:val="ListParagraph"/>
        <w:numPr>
          <w:ilvl w:val="0"/>
          <w:numId w:val="1"/>
        </w:numPr>
        <w:tabs>
          <w:tab w:val="left" w:pos="567"/>
        </w:tabs>
        <w:ind w:left="0" w:firstLine="284"/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442C41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>เจ้าหน้าที่คณะฝ่ายการศึกษา</w:t>
      </w:r>
      <w:r w:rsidR="00E75A82" w:rsidRPr="00442C41">
        <w:rPr>
          <w:rFonts w:ascii="TH Sarabun New" w:hAnsi="TH Sarabun New" w:cs="TH Sarabun New"/>
          <w:i/>
          <w:iCs/>
          <w:sz w:val="28"/>
          <w:szCs w:val="28"/>
          <w:lang w:val="en-US"/>
        </w:rPr>
        <w:t xml:space="preserve"> </w:t>
      </w:r>
      <w:r w:rsidRPr="00442C41">
        <w:rPr>
          <w:rFonts w:ascii="TH Sarabun New" w:hAnsi="TH Sarabun New" w:cs="TH Sarabun New"/>
          <w:sz w:val="28"/>
          <w:szCs w:val="28"/>
          <w:cs/>
          <w:lang w:val="en-US"/>
        </w:rPr>
        <w:t>เป็นการสอบถามคำถามยอดนิยมที่นักศึกษา หรือบุคคลภายนอกที่สนใจเข้าศึกษา ติดต่อสอบถามเข้ามา และแนวทางการตอบคำถามเหล่านั้น</w:t>
      </w:r>
    </w:p>
    <w:p w14:paraId="076CEBFD" w14:textId="1030FC09" w:rsidR="0054138D" w:rsidRPr="00442C41" w:rsidRDefault="0054138D" w:rsidP="00442C41">
      <w:pPr>
        <w:pStyle w:val="ListParagraph"/>
        <w:numPr>
          <w:ilvl w:val="0"/>
          <w:numId w:val="1"/>
        </w:numPr>
        <w:tabs>
          <w:tab w:val="left" w:pos="567"/>
        </w:tabs>
        <w:ind w:left="0" w:firstLine="284"/>
        <w:jc w:val="thaiDistribute"/>
        <w:rPr>
          <w:rFonts w:ascii="TH Sarabun New" w:hAnsi="TH Sarabun New" w:cs="TH Sarabun New"/>
          <w:i/>
          <w:iCs/>
          <w:sz w:val="28"/>
          <w:szCs w:val="28"/>
          <w:lang w:val="en-US"/>
        </w:rPr>
      </w:pPr>
      <w:r w:rsidRPr="00442C41">
        <w:rPr>
          <w:rFonts w:ascii="TH Sarabun New" w:hAnsi="TH Sarabun New" w:cs="TH Sarabun New"/>
          <w:i/>
          <w:iCs/>
          <w:sz w:val="28"/>
          <w:szCs w:val="28"/>
          <w:cs/>
          <w:lang w:val="en-US"/>
        </w:rPr>
        <w:t>อาจารย์ประจำคณะสถิติประยุกต์</w:t>
      </w:r>
      <w:r w:rsidR="00E75A82" w:rsidRPr="00442C41">
        <w:rPr>
          <w:rFonts w:ascii="TH Sarabun New" w:hAnsi="TH Sarabun New" w:cs="TH Sarabun New"/>
          <w:i/>
          <w:iCs/>
          <w:sz w:val="28"/>
          <w:szCs w:val="28"/>
          <w:lang w:val="en-US"/>
        </w:rPr>
        <w:t xml:space="preserve"> </w:t>
      </w:r>
      <w:r w:rsidR="00E75A82" w:rsidRPr="00442C41">
        <w:rPr>
          <w:rFonts w:ascii="TH Sarabun New" w:hAnsi="TH Sarabun New" w:cs="TH Sarabun New" w:hint="cs"/>
          <w:i/>
          <w:iCs/>
          <w:sz w:val="28"/>
          <w:szCs w:val="28"/>
          <w:cs/>
          <w:lang w:val="en-US"/>
        </w:rPr>
        <w:t>เป็นการ</w:t>
      </w:r>
      <w:r w:rsidRPr="00442C41">
        <w:rPr>
          <w:rFonts w:ascii="TH Sarabun New" w:hAnsi="TH Sarabun New" w:cs="TH Sarabun New"/>
          <w:sz w:val="28"/>
          <w:szCs w:val="28"/>
          <w:cs/>
          <w:lang w:val="en-US"/>
        </w:rPr>
        <w:t>สอบถามเกี่ยวกับข้อคำถาม และแนวทางการตอบคำตอบที่นักศึกษาเคยสอบถามกับอาจารย์</w:t>
      </w:r>
    </w:p>
    <w:p w14:paraId="7F2FC99E" w14:textId="77777777" w:rsidR="0054138D" w:rsidRPr="00ED2FF5" w:rsidRDefault="0054138D" w:rsidP="0054138D">
      <w:pPr>
        <w:jc w:val="thaiDistribute"/>
        <w:rPr>
          <w:rFonts w:ascii="TH Sarabun New" w:hAnsi="TH Sarabun New" w:cs="TH Sarabun New"/>
          <w:sz w:val="14"/>
          <w:szCs w:val="14"/>
          <w:lang w:val="en-US"/>
        </w:rPr>
      </w:pPr>
    </w:p>
    <w:p w14:paraId="110A0813" w14:textId="684A230E" w:rsidR="0054138D" w:rsidRPr="0017084F" w:rsidRDefault="0054138D" w:rsidP="0054138D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3.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วิธีการเก็บข้อมูล (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database, csv, etc)</w:t>
      </w:r>
    </w:p>
    <w:p w14:paraId="48E472E1" w14:textId="312FC37D" w:rsidR="0054138D" w:rsidRPr="004E6DD0" w:rsidRDefault="0054138D" w:rsidP="0054138D">
      <w:pPr>
        <w:ind w:firstLine="720"/>
        <w:jc w:val="thaiDistribute"/>
        <w:rPr>
          <w:rFonts w:ascii="TH Sarabun New" w:hAnsi="TH Sarabun New" w:cs="TH Sarabun New"/>
          <w:sz w:val="28"/>
          <w:szCs w:val="28"/>
          <w:cs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ข้อมูลการสัมภาษณ์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จะถูกสรุปข้อ ๆ และ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ก็บอยู่ในรูปแบบ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>txt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 file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เพื่อเป็นข้อมูลให้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 xml:space="preserve">AI 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หรือ </w:t>
      </w:r>
      <w:r w:rsidR="00F450DE">
        <w:rPr>
          <w:rFonts w:ascii="TH Sarabun New" w:hAnsi="TH Sarabun New" w:cs="TH Sarabun New"/>
          <w:sz w:val="28"/>
          <w:szCs w:val="28"/>
          <w:lang w:val="en-US"/>
        </w:rPr>
        <w:t xml:space="preserve">LLM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ได้เรียนรู้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 xml:space="preserve">Information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ของคณะ และปรับจูนการตอบคำถามได้ดีขึ้น</w:t>
      </w:r>
    </w:p>
    <w:p w14:paraId="5B591A83" w14:textId="77777777" w:rsidR="00E75A82" w:rsidRPr="00ED2FF5" w:rsidRDefault="00E75A82" w:rsidP="0054138D">
      <w:pPr>
        <w:jc w:val="thaiDistribute"/>
        <w:rPr>
          <w:rFonts w:ascii="TH Sarabun New" w:hAnsi="TH Sarabun New" w:cs="TH Sarabun New"/>
          <w:sz w:val="14"/>
          <w:szCs w:val="14"/>
          <w:lang w:val="en-US"/>
        </w:rPr>
      </w:pPr>
    </w:p>
    <w:p w14:paraId="56FE4438" w14:textId="5AEE4104" w:rsidR="0054138D" w:rsidRPr="0017084F" w:rsidRDefault="0054138D" w:rsidP="0054138D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4. Idea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 xml:space="preserve">ของการนำ 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LLM models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มาใช้</w:t>
      </w:r>
    </w:p>
    <w:p w14:paraId="1798878F" w14:textId="3615D527" w:rsidR="00F450DE" w:rsidRDefault="0054138D" w:rsidP="00F450DE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ในการพัฒนาระบบแชทบอทให้สามารถเข้าใจคำถาม และตอบคำถามภาษาไทยได้ดี คณะทำงานเลือกใช้โมเดลภาษาขนาดใหญ่ (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LLM)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หรือ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 xml:space="preserve">AI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ของ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>Gemini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พัฒนาโดย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>Google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ซึ่ง</w:t>
      </w:r>
      <w:r w:rsidR="004E6DD0" w:rsidRPr="004E6DD0">
        <w:rPr>
          <w:rFonts w:ascii="TH Sarabun New" w:hAnsi="TH Sarabun New" w:cs="TH Sarabun New"/>
          <w:sz w:val="28"/>
          <w:szCs w:val="28"/>
          <w:cs/>
          <w:lang w:val="en-US"/>
        </w:rPr>
        <w:t>สามารถทำความเข้าใจข้อมูลได้หลากหลายประเภท ทั้งข้อความ รูปภาพ เสียง วิดีโอและโค้ด สามารถทำงานที่ซับซ้อนได้อย่างมีประสิทธิภาพ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รองรับการค้นหาข้อมูลที่มีคำสั่งที่มีความยาว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      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มาก ๆ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ข้าใจบริบทของข้อมูลภาษาไทยได้ดี</w:t>
      </w:r>
      <w:r w:rsidR="00E35778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และที่สำคัญ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มี</w:t>
      </w:r>
      <w:r w:rsidR="004E6DD0">
        <w:rPr>
          <w:rFonts w:ascii="TH Sarabun New" w:hAnsi="TH Sarabun New" w:cs="TH Sarabun New"/>
          <w:sz w:val="28"/>
          <w:szCs w:val="28"/>
          <w:lang w:val="en-US"/>
        </w:rPr>
        <w:t xml:space="preserve"> Model </w:t>
      </w:r>
      <w:r w:rsidR="004E6DD0">
        <w:rPr>
          <w:rFonts w:ascii="TH Sarabun New" w:hAnsi="TH Sarabun New" w:cs="TH Sarabun New" w:hint="cs"/>
          <w:sz w:val="28"/>
          <w:szCs w:val="28"/>
          <w:cs/>
          <w:lang w:val="en-US"/>
        </w:rPr>
        <w:t>ที่ใช้งานได้ฟรี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คณะทำงาน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จึง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ลือกใช้โมเดล </w:t>
      </w:r>
      <w:r w:rsidR="00DA06CC" w:rsidRPr="00DA06CC">
        <w:rPr>
          <w:rFonts w:ascii="TH Sarabun New" w:hAnsi="TH Sarabun New" w:cs="TH Sarabun New"/>
          <w:sz w:val="28"/>
          <w:szCs w:val="28"/>
          <w:lang w:val="en-US"/>
        </w:rPr>
        <w:t>gemini-1.5-pro-latest model (Free version)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begin"/>
      </w:r>
      <w:r w:rsidR="00DA06CC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&lt;EndNote&gt;&lt;Cite&gt;&lt;Author&gt;Google AI for Developers&lt;/Author&gt;&lt;Year&gt;2024&lt;/Year&gt;&lt;RecNum&gt;7&lt;/RecNum&gt;&lt;DisplayText&gt;&lt;style face="superscript"&gt;(5)&lt;/style&gt;&lt;/DisplayText&gt;&lt;record&gt;&lt;rec-number&gt;7&lt;/rec-number&gt;&lt;foreign-keys&gt;&lt;key app="EN" db-id="efefrpfz6avdw9ewvs85p0wkzpfwp00ddw0f" timestamp="1715625501"&gt;7&lt;/key&gt;&lt;/foreign-keys&gt;&lt;ref-type name="Web Page"&gt;12&lt;/ref-type&gt;&lt;contributors&gt;&lt;authors&gt;&lt;author&gt;Google AI for Developers,&lt;/author&gt;&lt;/authors&gt;&lt;/contributors&gt;&lt;titles&gt;&lt;title&gt;Gemini models&lt;/title&gt;&lt;/titles&gt;&lt;dates&gt;&lt;year&gt;2024&lt;/year&gt;&lt;/dates&gt;&lt;work-type&gt;Internet&lt;/work-type&gt;&lt;urls&gt;&lt;related-urls&gt;&lt;url&gt;https://ai.google.dev/gemini-api/docs/models/gemini&lt;/url&gt;&lt;/related-urls&gt;&lt;/urls&gt;&lt;custom1&gt;2024&lt;/custom1&gt;&lt;custom2&gt;May 14&lt;/custom2&gt;&lt;/record&gt;&lt;/Cite&gt;&lt;/EndNote&gt;</w:instrTex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DA06CC" w:rsidRPr="00DA06CC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5)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="00DA06CC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>โดย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ศึกษาโค้ดตัวอย่างการเชื่อมต่อ 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t xml:space="preserve">Gemini API </w:t>
      </w:r>
      <w:r w:rsidR="00457A99">
        <w:rPr>
          <w:rFonts w:ascii="TH Sarabun New" w:hAnsi="TH Sarabun New" w:cs="TH Sarabun New" w:hint="cs"/>
          <w:sz w:val="28"/>
          <w:szCs w:val="28"/>
          <w:cs/>
          <w:lang w:val="en-US"/>
        </w:rPr>
        <w:t>จาก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ว็บไซต์ </w:t>
      </w:r>
      <w:r w:rsidR="0017084F" w:rsidRPr="0017084F">
        <w:rPr>
          <w:rFonts w:ascii="TH Sarabun New" w:hAnsi="TH Sarabun New" w:cs="TH Sarabun New"/>
          <w:sz w:val="28"/>
          <w:szCs w:val="28"/>
          <w:lang w:val="en-US"/>
        </w:rPr>
        <w:t>Hugging Face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begin"/>
      </w:r>
      <w:r w:rsidR="00DA06CC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&lt;EndNote&gt;&lt;Cite&gt;&lt;Author&gt;Hugging Face&lt;/Author&gt;&lt;Year&gt;2023&lt;/Year&gt;&lt;RecNum&gt;8&lt;/RecNum&gt;&lt;DisplayText&gt;&lt;style face="superscript"&gt;(6)&lt;/style&gt;&lt;/DisplayText&gt;&lt;record&gt;&lt;rec-number&gt;8&lt;/rec-number&gt;&lt;foreign-keys&gt;&lt;key app="EN" db-id="efefrpfz6avdw9ewvs85p0wkzpfwp00ddw0f" timestamp="1715625670"&gt;8&lt;/key&gt;&lt;/foreign-keys&gt;&lt;ref-type name="Web Page"&gt;12&lt;/ref-type&gt;&lt;contributors&gt;&lt;authors&gt;&lt;author&gt;Hugging Face,&lt;/author&gt;&lt;/authors&gt;&lt;/contributors&gt;&lt;titles&gt;&lt;title&gt;Spaces: Gemini&lt;/title&gt;&lt;/titles&gt;&lt;dates&gt;&lt;year&gt;2023&lt;/year&gt;&lt;/dates&gt;&lt;work-type&gt;Internet&lt;/work-type&gt;&lt;urls&gt;&lt;related-urls&gt;&lt;url&gt;https://huggingface.co/spaces?search=gemini&lt;/url&gt;&lt;/related-urls&gt;&lt;/urls&gt;&lt;custom1&gt;2024&lt;/custom1&gt;&lt;custom2&gt;May 14&lt;/custom2&gt;&lt;/record&gt;&lt;/Cite&gt;&lt;/EndNote&gt;</w:instrTex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DA06CC" w:rsidRPr="00DA06CC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6)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  <w:r w:rsidR="0017084F" w:rsidRPr="0017084F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และใช้ </w:t>
      </w:r>
      <w:r w:rsidR="00F450DE">
        <w:rPr>
          <w:rFonts w:ascii="TH Sarabun New" w:hAnsi="TH Sarabun New" w:cs="TH Sarabun New"/>
          <w:sz w:val="28"/>
          <w:szCs w:val="28"/>
          <w:lang w:val="en-US"/>
        </w:rPr>
        <w:t xml:space="preserve">Google AI Studio 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ในการ </w:t>
      </w:r>
      <w:r w:rsidR="00F450DE">
        <w:rPr>
          <w:rFonts w:ascii="TH Sarabun New" w:hAnsi="TH Sarabun New" w:cs="TH Sarabun New"/>
          <w:sz w:val="28"/>
          <w:szCs w:val="28"/>
          <w:lang w:val="en-US"/>
        </w:rPr>
        <w:t xml:space="preserve">Generate API </w:t>
      </w:r>
      <w:r w:rsidR="008A63E9">
        <w:rPr>
          <w:rFonts w:ascii="TH Sarabun New" w:hAnsi="TH Sarabun New" w:cs="TH Sarabun New"/>
          <w:sz w:val="28"/>
          <w:szCs w:val="28"/>
          <w:lang w:val="en-US"/>
        </w:rPr>
        <w:t>Key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50256C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เพื่อเข้าถึงทรัพยากรของ </w:t>
      </w:r>
      <w:r w:rsidR="0050256C">
        <w:rPr>
          <w:rFonts w:ascii="TH Sarabun New" w:hAnsi="TH Sarabun New" w:cs="TH Sarabun New"/>
          <w:sz w:val="28"/>
          <w:szCs w:val="28"/>
          <w:lang w:val="en-US"/>
        </w:rPr>
        <w:t xml:space="preserve">Gemini AI </w:t>
      </w:r>
      <w:r w:rsidR="005B0602">
        <w:rPr>
          <w:rFonts w:ascii="TH Sarabun New" w:hAnsi="TH Sarabun New" w:cs="TH Sarabun New" w:hint="cs"/>
          <w:sz w:val="28"/>
          <w:szCs w:val="28"/>
          <w:cs/>
          <w:lang w:val="en-US"/>
        </w:rPr>
        <w:t>และพัฒนา</w:t>
      </w:r>
      <w:r w:rsidR="00623D6C">
        <w:rPr>
          <w:rFonts w:ascii="TH Sarabun New" w:hAnsi="TH Sarabun New" w:cs="TH Sarabun New" w:hint="cs"/>
          <w:sz w:val="28"/>
          <w:szCs w:val="28"/>
          <w:cs/>
          <w:lang w:val="en-US"/>
        </w:rPr>
        <w:t>โค้ดของ</w:t>
      </w:r>
      <w:r w:rsidR="005B0602">
        <w:rPr>
          <w:rFonts w:ascii="TH Sarabun New" w:hAnsi="TH Sarabun New" w:cs="TH Sarabun New" w:hint="cs"/>
          <w:sz w:val="28"/>
          <w:szCs w:val="28"/>
          <w:cs/>
          <w:lang w:val="en-US"/>
        </w:rPr>
        <w:t>แชทบอท</w:t>
      </w:r>
      <w:r w:rsidR="005A6719">
        <w:rPr>
          <w:rFonts w:ascii="TH Sarabun New" w:hAnsi="TH Sarabun New" w:cs="TH Sarabun New"/>
          <w:sz w:val="28"/>
          <w:szCs w:val="28"/>
          <w:lang w:val="en-US"/>
        </w:rPr>
        <w:t xml:space="preserve">       </w:t>
      </w:r>
      <w:r w:rsidR="00363524">
        <w:rPr>
          <w:rFonts w:ascii="TH Sarabun New" w:hAnsi="TH Sarabun New" w:cs="TH Sarabun New" w:hint="cs"/>
          <w:sz w:val="28"/>
          <w:szCs w:val="28"/>
          <w:cs/>
          <w:lang w:val="en-US"/>
        </w:rPr>
        <w:t>(</w:t>
      </w:r>
      <w:r w:rsidR="005A6719">
        <w:rPr>
          <w:rFonts w:ascii="TH Sarabun New" w:hAnsi="TH Sarabun New" w:cs="TH Sarabun New"/>
          <w:sz w:val="28"/>
          <w:szCs w:val="28"/>
          <w:lang w:val="en-US"/>
        </w:rPr>
        <w:t>demo version</w:t>
      </w:r>
      <w:r w:rsidR="006325EB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6325EB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ยังเป็นเพียง </w:t>
      </w:r>
      <w:r w:rsidR="00363524">
        <w:rPr>
          <w:rFonts w:ascii="TH Sarabun New" w:hAnsi="TH Sarabun New" w:cs="TH Sarabun New"/>
          <w:sz w:val="28"/>
          <w:szCs w:val="28"/>
          <w:lang w:val="en-US"/>
        </w:rPr>
        <w:t>text to text generation</w:t>
      </w:r>
      <w:r w:rsidR="00363524">
        <w:rPr>
          <w:rFonts w:ascii="TH Sarabun New" w:hAnsi="TH Sarabun New" w:cs="TH Sarabun New" w:hint="cs"/>
          <w:sz w:val="28"/>
          <w:szCs w:val="28"/>
          <w:cs/>
          <w:lang w:val="en-US"/>
        </w:rPr>
        <w:t>)</w:t>
      </w:r>
      <w:r w:rsidR="00363524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ทั้งนี้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นื่องจาก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เป็น 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t xml:space="preserve">version 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แบบฟรี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การตอบคำถามอาจทำได้ไม่ดีเท่าโมเดล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DA06CC">
        <w:rPr>
          <w:rFonts w:ascii="TH Sarabun New" w:hAnsi="TH Sarabun New" w:cs="TH Sarabun New"/>
          <w:sz w:val="28"/>
          <w:szCs w:val="28"/>
          <w:lang w:val="en-US"/>
        </w:rPr>
        <w:t xml:space="preserve">version 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แบบ</w:t>
      </w:r>
      <w:r w:rsidR="00F450DE">
        <w:rPr>
          <w:rFonts w:ascii="TH Sarabun New" w:hAnsi="TH Sarabun New" w:cs="TH Sarabun New" w:hint="cs"/>
          <w:sz w:val="28"/>
          <w:szCs w:val="28"/>
          <w:cs/>
          <w:lang w:val="en-US"/>
        </w:rPr>
        <w:t>มี</w:t>
      </w:r>
      <w:r w:rsidR="00DA06CC">
        <w:rPr>
          <w:rFonts w:ascii="TH Sarabun New" w:hAnsi="TH Sarabun New" w:cs="TH Sarabun New" w:hint="cs"/>
          <w:sz w:val="28"/>
          <w:szCs w:val="28"/>
          <w:cs/>
          <w:lang w:val="en-US"/>
        </w:rPr>
        <w:t>ค่าบริการ</w:t>
      </w:r>
    </w:p>
    <w:p w14:paraId="175E49E7" w14:textId="4281299B" w:rsidR="00F450DE" w:rsidRDefault="00F450DE" w:rsidP="00F450DE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 w:rsidRPr="00F450DE">
        <w:rPr>
          <w:rFonts w:ascii="TH Sarabun New" w:hAnsi="TH Sarabun New" w:cs="TH Sarabun New"/>
          <w:sz w:val="28"/>
          <w:szCs w:val="28"/>
          <w:cs/>
          <w:lang w:val="en-US"/>
        </w:rPr>
        <w:lastRenderedPageBreak/>
        <w:t xml:space="preserve">นอกจากนี้เพื่อให้การตอบคำถามครอบคลุมยิ่งขึ้น </w:t>
      </w:r>
      <w:r w:rsidR="00AA0135">
        <w:rPr>
          <w:rFonts w:ascii="TH Sarabun New" w:hAnsi="TH Sarabun New" w:cs="TH Sarabun New" w:hint="cs"/>
          <w:sz w:val="28"/>
          <w:szCs w:val="28"/>
          <w:cs/>
          <w:lang w:val="en-US"/>
        </w:rPr>
        <w:t>จึง</w:t>
      </w:r>
      <w:r w:rsidRPr="00F450DE">
        <w:rPr>
          <w:rFonts w:ascii="TH Sarabun New" w:hAnsi="TH Sarabun New" w:cs="TH Sarabun New"/>
          <w:sz w:val="28"/>
          <w:szCs w:val="28"/>
          <w:cs/>
          <w:lang w:val="en-US"/>
        </w:rPr>
        <w:t xml:space="preserve">ได้ทำการเพิ่มตัวช่วยให้แชทบอทสามารถตอบได้ทั้งคำถามที่มีอยู่ในฐานข้อมูลของเรา และคำถามอื่น ๆ ได้โดยการใช้ </w:t>
      </w:r>
      <w:r w:rsidRPr="00F450DE">
        <w:rPr>
          <w:rFonts w:ascii="TH Sarabun New" w:hAnsi="TH Sarabun New" w:cs="TH Sarabun New"/>
          <w:sz w:val="28"/>
          <w:szCs w:val="28"/>
          <w:lang w:val="en-US"/>
        </w:rPr>
        <w:t xml:space="preserve">Google Search </w:t>
      </w:r>
      <w:r w:rsidRPr="00F450DE">
        <w:rPr>
          <w:rFonts w:ascii="TH Sarabun New" w:hAnsi="TH Sarabun New" w:cs="TH Sarabun New"/>
          <w:sz w:val="28"/>
          <w:szCs w:val="28"/>
          <w:cs/>
          <w:lang w:val="en-US"/>
        </w:rPr>
        <w:t>สำหรับผู้ใช้งานที่ต้องการข้อมูลเพิ่มเติม</w:t>
      </w:r>
    </w:p>
    <w:p w14:paraId="4A25EC12" w14:textId="6607740C" w:rsidR="007C67DC" w:rsidRDefault="00F450DE" w:rsidP="00F450DE">
      <w:pPr>
        <w:ind w:firstLine="720"/>
        <w:jc w:val="thaiDistribute"/>
        <w:rPr>
          <w:rFonts w:ascii="TH Sarabun New" w:hAnsi="TH Sarabun New" w:cs="TH Sarabun New"/>
          <w:sz w:val="28"/>
          <w:szCs w:val="28"/>
          <w:lang w:val="en-US"/>
        </w:rPr>
      </w:pPr>
      <w:r>
        <w:rPr>
          <w:rFonts w:ascii="TH Sarabun New" w:hAnsi="TH Sarabun New" w:cs="TH Sarabun New"/>
          <w:noProof/>
          <w:sz w:val="20"/>
          <w:szCs w:val="20"/>
          <w:lang w:val="en-US"/>
        </w:rPr>
        <w:drawing>
          <wp:anchor distT="0" distB="0" distL="114300" distR="114300" simplePos="0" relativeHeight="251662336" behindDoc="0" locked="0" layoutInCell="1" allowOverlap="1" wp14:anchorId="46EBA0F4" wp14:editId="7AC8C017">
            <wp:simplePos x="0" y="0"/>
            <wp:positionH relativeFrom="column">
              <wp:posOffset>-178386</wp:posOffset>
            </wp:positionH>
            <wp:positionV relativeFrom="paragraph">
              <wp:posOffset>2144395</wp:posOffset>
            </wp:positionV>
            <wp:extent cx="3258820" cy="1826260"/>
            <wp:effectExtent l="0" t="0" r="5080" b="2540"/>
            <wp:wrapSquare wrapText="bothSides"/>
            <wp:docPr id="191701618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7016188" name="Picture 1917016188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8820" cy="182626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โดยกระบวนการทำงานของแชทบอท</w:t>
      </w:r>
      <w:r w:rsidR="00705954">
        <w:rPr>
          <w:rFonts w:ascii="TH Sarabun New" w:hAnsi="TH Sarabun New" w:cs="TH Sarabun New"/>
          <w:sz w:val="28"/>
          <w:szCs w:val="28"/>
          <w:lang w:val="en-US"/>
        </w:rPr>
        <w:t xml:space="preserve"> (</w:t>
      </w:r>
      <w:r w:rsidR="00705954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รูปที่ </w:t>
      </w:r>
      <w:r w:rsidR="00705954">
        <w:rPr>
          <w:rFonts w:ascii="TH Sarabun New" w:hAnsi="TH Sarabun New" w:cs="TH Sarabun New"/>
          <w:sz w:val="28"/>
          <w:szCs w:val="28"/>
          <w:lang w:val="en-US"/>
        </w:rPr>
        <w:t xml:space="preserve">1) 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จะเริ่มจากการรับคำสั่ง (คำถาม) จากผู้ใช้งาน จากนั้นแชทบอทจะมีการวิเคราะห์คำถามโดย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เชื่อมโยง 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API 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ไปยัง 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Gemini 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>(</w:t>
      </w:r>
      <w:r>
        <w:rPr>
          <w:rFonts w:ascii="TH Sarabun New" w:hAnsi="TH Sarabun New" w:cs="TH Sarabun New"/>
          <w:sz w:val="28"/>
          <w:szCs w:val="28"/>
          <w:lang w:val="en-US"/>
        </w:rPr>
        <w:t>Generative model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>)</w:t>
      </w:r>
      <w:r w:rsidR="0017084F" w:rsidRPr="0017084F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พื่อเข้าใจความหมายของคำถาม และปรับปรุงการตอบคำถามให้เหมาะสม โดยระบบยังใช้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 information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</w:t>
      </w:r>
      <w:r w:rsidR="00E35778">
        <w:rPr>
          <w:rFonts w:ascii="TH Sarabun New" w:hAnsi="TH Sarabun New" w:cs="TH Sarabun New" w:hint="cs"/>
          <w:sz w:val="28"/>
          <w:szCs w:val="28"/>
          <w:cs/>
          <w:lang w:val="en-US"/>
        </w:rPr>
        <w:t>ของ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คณะทำงานเป็นหลัก (</w:t>
      </w:r>
      <w:r>
        <w:rPr>
          <w:rFonts w:ascii="TH Sarabun New" w:hAnsi="TH Sarabun New" w:cs="TH Sarabun New"/>
          <w:sz w:val="28"/>
          <w:szCs w:val="28"/>
          <w:lang w:val="en-US"/>
        </w:rPr>
        <w:t>txt</w:t>
      </w:r>
      <w:r w:rsidR="0017084F" w:rsidRPr="0017084F">
        <w:rPr>
          <w:rFonts w:ascii="TH Sarabun New" w:hAnsi="TH Sarabun New" w:cs="TH Sarabun New"/>
          <w:sz w:val="28"/>
          <w:szCs w:val="28"/>
          <w:lang w:val="en-US"/>
        </w:rPr>
        <w:t xml:space="preserve"> file) </w:t>
      </w:r>
      <w:r w:rsidR="0017084F" w:rsidRPr="0017084F">
        <w:rPr>
          <w:rFonts w:ascii="TH Sarabun New" w:hAnsi="TH Sarabun New" w:cs="TH Sarabun New"/>
          <w:sz w:val="28"/>
          <w:szCs w:val="28"/>
          <w:cs/>
          <w:lang w:val="en-US"/>
        </w:rPr>
        <w:t>เพื่อความน่าเชื่อถือ</w:t>
      </w:r>
      <w:r w:rsidR="00612CE8">
        <w:rPr>
          <w:rFonts w:ascii="TH Sarabun New" w:hAnsi="TH Sarabun New" w:cs="TH Sarabun New" w:hint="cs"/>
          <w:sz w:val="28"/>
          <w:szCs w:val="28"/>
          <w:cs/>
          <w:lang w:val="en-US"/>
        </w:rPr>
        <w:t>ของการ</w:t>
      </w:r>
      <w:r w:rsidR="00E7635A">
        <w:rPr>
          <w:rFonts w:ascii="TH Sarabun New" w:hAnsi="TH Sarabun New" w:cs="TH Sarabun New" w:hint="cs"/>
          <w:sz w:val="28"/>
          <w:szCs w:val="28"/>
          <w:cs/>
          <w:lang w:val="en-US"/>
        </w:rPr>
        <w:t>ตอบคำถาม</w:t>
      </w:r>
      <w:r w:rsidR="00C63517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และส่งกลับไปยังผู้ใช้งาน</w:t>
      </w:r>
      <w:r w:rsidR="00085F55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หากเลือกในหมวดการค้นหา</w:t>
      </w:r>
      <w:r w:rsidR="00085F55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จะทำงานโดยเชื่อ</w:t>
      </w:r>
      <w:r w:rsidR="00085F55">
        <w:rPr>
          <w:rFonts w:ascii="TH Sarabun New" w:hAnsi="TH Sarabun New" w:cs="TH Sarabun New" w:hint="cs"/>
          <w:sz w:val="28"/>
          <w:szCs w:val="28"/>
          <w:cs/>
          <w:lang w:val="en-US"/>
        </w:rPr>
        <w:t>ม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ต่อกับ 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Google search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ส่งผลลัพธ์เป็นลิงก์ของข้อมูลที่เกี่ยวข้อง</w:t>
      </w:r>
    </w:p>
    <w:p w14:paraId="7AEF2879" w14:textId="75C32235" w:rsidR="00442C41" w:rsidRPr="00705954" w:rsidRDefault="00442C41" w:rsidP="00705954">
      <w:pPr>
        <w:jc w:val="center"/>
        <w:rPr>
          <w:rFonts w:ascii="TH Sarabun New" w:hAnsi="TH Sarabun New" w:cs="TH Sarabun New"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 xml:space="preserve">รูปที่ 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1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กระบวนการทำงานของแชทบอท</w:t>
      </w:r>
      <w:r w:rsidR="00E75A82" w:rsidRPr="00442C41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                                                                                                </w:t>
      </w:r>
      <w:r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    </w:t>
      </w:r>
    </w:p>
    <w:p w14:paraId="2A3FCA7C" w14:textId="0F301E0D" w:rsidR="00442C41" w:rsidRDefault="00442C41" w:rsidP="00E75A82">
      <w:pPr>
        <w:rPr>
          <w:rFonts w:ascii="TH Sarabun New" w:hAnsi="TH Sarabun New" w:cs="TH Sarabun New"/>
          <w:sz w:val="28"/>
          <w:szCs w:val="28"/>
          <w:lang w:val="en-US"/>
        </w:rPr>
      </w:pPr>
      <w:r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   </w:t>
      </w:r>
      <w:r w:rsidR="00705954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            </w:t>
      </w:r>
      <w:r w:rsidR="00E75A82" w:rsidRPr="00442C41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ที่มา</w:t>
      </w:r>
      <w:r w:rsidR="00E75A82" w:rsidRPr="00442C41">
        <w:rPr>
          <w:rFonts w:ascii="TH Sarabun New" w:hAnsi="TH Sarabun New" w:cs="TH Sarabun New"/>
          <w:b/>
          <w:bCs/>
          <w:sz w:val="28"/>
          <w:szCs w:val="28"/>
          <w:lang w:val="en-US"/>
        </w:rPr>
        <w:t>:</w:t>
      </w:r>
      <w:r w:rsidR="00E75A82" w:rsidRPr="0017084F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E75A82" w:rsidRPr="0017084F">
        <w:rPr>
          <w:rFonts w:ascii="TH Sarabun New" w:hAnsi="TH Sarabun New" w:cs="TH Sarabun New"/>
          <w:sz w:val="28"/>
          <w:szCs w:val="28"/>
          <w:cs/>
          <w:lang w:val="en-US"/>
        </w:rPr>
        <w:t>ประยุกต์จาก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Pr="00442C41">
        <w:rPr>
          <w:rFonts w:ascii="TH Sarabun New" w:hAnsi="TH Sarabun New" w:cs="TH Sarabun New"/>
          <w:sz w:val="28"/>
          <w:szCs w:val="28"/>
          <w:lang w:val="en-US"/>
        </w:rPr>
        <w:t>Frank Adams</w:t>
      </w:r>
      <w:r>
        <w:rPr>
          <w:rFonts w:ascii="TH Sarabun New" w:hAnsi="TH Sarabun New" w:cs="TH Sarabun New"/>
          <w:sz w:val="28"/>
          <w:szCs w:val="28"/>
          <w:lang w:val="en-US"/>
        </w:rPr>
        <w:fldChar w:fldCharType="begin"/>
      </w:r>
      <w:r w:rsidR="00DA06CC">
        <w:rPr>
          <w:rFonts w:ascii="TH Sarabun New" w:hAnsi="TH Sarabun New" w:cs="TH Sarabun New"/>
          <w:sz w:val="28"/>
          <w:szCs w:val="28"/>
          <w:lang w:val="en-US"/>
        </w:rPr>
        <w:instrText xml:space="preserve"> ADDIN EN.CITE &lt;EndNote&gt;&lt;Cite&gt;&lt;Author&gt;Adams&lt;/Author&gt;&lt;Year&gt;2023&lt;/Year&gt;&lt;RecNum&gt;6&lt;/RecNum&gt;&lt;DisplayText&gt;&lt;style face="superscript"&gt;(7)&lt;/style&gt;&lt;/DisplayText&gt;&lt;record&gt;&lt;rec-number&gt;6&lt;/rec-number&gt;&lt;foreign-keys&gt;&lt;key app="EN" db-id="efefrpfz6avdw9ewvs85p0wkzpfwp00ddw0f" timestamp="1715012343"&gt;6&lt;/key&gt;&lt;/foreign-keys&gt;&lt;ref-type name="Web Page"&gt;12&lt;/ref-type&gt;&lt;contributors&gt;&lt;authors&gt;&lt;author&gt;Frank Adams&lt;/author&gt;&lt;/authors&gt;&lt;/contributors&gt;&lt;titles&gt;&lt;title&gt;Unleashing the Power of Large Language Models: Building an AI Chatbot for Private Knowledge Base Queries&lt;/title&gt;&lt;/titles&gt;&lt;dates&gt;&lt;year&gt;2023&lt;/year&gt;&lt;/dates&gt;&lt;work-type&gt;Internet&lt;/work-type&gt;&lt;urls&gt;&lt;related-urls&gt;&lt;url&gt;https://medium.com/@FrankAdams7/unleashing-the-power-of-large-language-models-building-an-ai-chatbot-for-private-knowledge-base-eb8cf31c7fcc&lt;/url&gt;&lt;/related-urls&gt;&lt;/urls&gt;&lt;custom1&gt;2024&lt;/custom1&gt;&lt;custom2&gt;May 6&lt;/custom2&gt;&lt;/record&gt;&lt;/Cite&gt;&lt;/EndNote&gt;</w:instrText>
      </w:r>
      <w:r>
        <w:rPr>
          <w:rFonts w:ascii="TH Sarabun New" w:hAnsi="TH Sarabun New" w:cs="TH Sarabun New"/>
          <w:sz w:val="28"/>
          <w:szCs w:val="28"/>
          <w:lang w:val="en-US"/>
        </w:rPr>
        <w:fldChar w:fldCharType="separate"/>
      </w:r>
      <w:r w:rsidR="00DA06CC" w:rsidRPr="00DA06CC">
        <w:rPr>
          <w:rFonts w:ascii="TH Sarabun New" w:hAnsi="TH Sarabun New" w:cs="TH Sarabun New"/>
          <w:noProof/>
          <w:sz w:val="28"/>
          <w:szCs w:val="28"/>
          <w:vertAlign w:val="superscript"/>
          <w:lang w:val="en-US"/>
        </w:rPr>
        <w:t>(7)</w:t>
      </w:r>
      <w:r>
        <w:rPr>
          <w:rFonts w:ascii="TH Sarabun New" w:hAnsi="TH Sarabun New" w:cs="TH Sarabun New"/>
          <w:sz w:val="28"/>
          <w:szCs w:val="28"/>
          <w:lang w:val="en-US"/>
        </w:rPr>
        <w:fldChar w:fldCharType="end"/>
      </w:r>
    </w:p>
    <w:p w14:paraId="0D2E2C9B" w14:textId="2A8458B0" w:rsidR="00705954" w:rsidRPr="00ED2FF5" w:rsidRDefault="00705954" w:rsidP="00E75A82">
      <w:pPr>
        <w:rPr>
          <w:rFonts w:ascii="TH Sarabun New" w:hAnsi="TH Sarabun New" w:cs="TH Sarabun New"/>
          <w:sz w:val="14"/>
          <w:szCs w:val="14"/>
          <w:lang w:val="en-US"/>
        </w:rPr>
      </w:pPr>
    </w:p>
    <w:p w14:paraId="41EE77CA" w14:textId="195E183F" w:rsidR="00705954" w:rsidRPr="00F97496" w:rsidRDefault="00705954" w:rsidP="00363524">
      <w:pPr>
        <w:jc w:val="thaiDistribute"/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 xml:space="preserve">5. </w:t>
      </w:r>
      <w:r w:rsidRPr="0017084F">
        <w:rPr>
          <w:rFonts w:ascii="TH Sarabun New" w:hAnsi="TH Sarabun New" w:cs="TH Sarabun New"/>
          <w:b/>
          <w:bCs/>
          <w:sz w:val="28"/>
          <w:szCs w:val="28"/>
          <w:cs/>
          <w:lang w:val="en-US"/>
        </w:rPr>
        <w:t>ผลของการวิเคราะห์ข้อมูล และนำเสนอข้อมูล (</w:t>
      </w:r>
      <w:r w:rsidRPr="0017084F">
        <w:rPr>
          <w:rFonts w:ascii="TH Sarabun New" w:hAnsi="TH Sarabun New" w:cs="TH Sarabun New"/>
          <w:b/>
          <w:bCs/>
          <w:sz w:val="28"/>
          <w:szCs w:val="28"/>
          <w:lang w:val="en-US"/>
        </w:rPr>
        <w:t>Plotly and Dash)</w:t>
      </w:r>
      <w:r w:rsidR="00F97496">
        <w:rPr>
          <w:rFonts w:ascii="TH Sarabun New" w:hAnsi="TH Sarabun New" w:cs="TH Sarabun New" w:hint="cs"/>
          <w:b/>
          <w:bCs/>
          <w:sz w:val="28"/>
          <w:szCs w:val="28"/>
          <w:cs/>
          <w:lang w:val="en-US"/>
        </w:rPr>
        <w:t xml:space="preserve"> </w:t>
      </w:r>
      <w:r w:rsidR="00C63517" w:rsidRPr="00C63517">
        <w:rPr>
          <w:rFonts w:ascii="TH Sarabun New" w:hAnsi="TH Sarabun New" w:cs="TH Sarabun New"/>
          <w:sz w:val="28"/>
          <w:szCs w:val="28"/>
          <w:cs/>
          <w:lang w:val="en-US"/>
        </w:rPr>
        <w:t xml:space="preserve">ผลของการวิเคราะห์ข้อมูล และนำเสนอข้อมูล </w:t>
      </w:r>
      <w:r w:rsidR="00C63517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            จะแสดงผ่าน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หน้าจ</w:t>
      </w:r>
      <w:r w:rsidR="006C461D">
        <w:rPr>
          <w:rFonts w:ascii="TH Sarabun New" w:hAnsi="TH Sarabun New" w:cs="TH Sarabun New" w:hint="cs"/>
          <w:sz w:val="28"/>
          <w:szCs w:val="28"/>
          <w:cs/>
          <w:lang w:val="en-US"/>
        </w:rPr>
        <w:t>อ</w:t>
      </w:r>
      <w:r w:rsidR="00C63517">
        <w:rPr>
          <w:rFonts w:ascii="TH Sarabun New" w:hAnsi="TH Sarabun New" w:cs="TH Sarabun New" w:hint="cs"/>
          <w:sz w:val="28"/>
          <w:szCs w:val="28"/>
          <w:cs/>
          <w:lang w:val="en-US"/>
        </w:rPr>
        <w:t>ของ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แชทบอท </w:t>
      </w:r>
      <w:r w:rsidR="00C63517">
        <w:rPr>
          <w:rFonts w:ascii="TH Sarabun New" w:hAnsi="TH Sarabun New" w:cs="TH Sarabun New" w:hint="cs"/>
          <w:sz w:val="28"/>
          <w:szCs w:val="28"/>
          <w:cs/>
          <w:lang w:val="en-US"/>
        </w:rPr>
        <w:t>ซึ่ง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แบ่งออกเป็น </w:t>
      </w:r>
      <w:r w:rsidR="00085F55">
        <w:rPr>
          <w:rFonts w:ascii="TH Sarabun New" w:hAnsi="TH Sarabun New" w:cs="TH Sarabun New"/>
          <w:sz w:val="28"/>
          <w:szCs w:val="28"/>
          <w:lang w:val="en-US"/>
        </w:rPr>
        <w:t>2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ส่วน คือ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1)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หน้าจอแสดงผลการสนทนา พร้อมด้วย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time stamp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และ </w:t>
      </w:r>
      <w:r w:rsidR="00085F55">
        <w:rPr>
          <w:rFonts w:ascii="TH Sarabun New" w:hAnsi="TH Sarabun New" w:cs="TH Sarabun New"/>
          <w:sz w:val="28"/>
          <w:szCs w:val="28"/>
          <w:lang w:val="en-US"/>
        </w:rPr>
        <w:t>2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)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ช่องสำหรับพิมพ์คำถาม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ซึ่งจะมีปุ่</w:t>
      </w:r>
      <w:r w:rsidR="00085F55">
        <w:rPr>
          <w:rFonts w:ascii="TH Sarabun New" w:hAnsi="TH Sarabun New" w:cs="TH Sarabun New" w:hint="cs"/>
          <w:sz w:val="28"/>
          <w:szCs w:val="28"/>
          <w:cs/>
          <w:lang w:val="en-US"/>
        </w:rPr>
        <w:t>ม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ทั้งหมด 3 ปุ่มด้วยกัน คือ ปุ</w:t>
      </w:r>
      <w:r w:rsidR="00085F55">
        <w:rPr>
          <w:rFonts w:ascii="TH Sarabun New" w:hAnsi="TH Sarabun New" w:cs="TH Sarabun New" w:hint="cs"/>
          <w:sz w:val="28"/>
          <w:szCs w:val="28"/>
          <w:cs/>
          <w:lang w:val="en-US"/>
        </w:rPr>
        <w:t>่ม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ส่ง (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Submit)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ปุ่มค้นหาโดยใช้ 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Google Search (Gsearch)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และปุ่มจบบทสนทนา (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>End conversation)</w:t>
      </w:r>
    </w:p>
    <w:p w14:paraId="4C205331" w14:textId="632C1D70" w:rsidR="00705954" w:rsidRPr="00F97496" w:rsidRDefault="00705954" w:rsidP="00705954">
      <w:pPr>
        <w:jc w:val="thaiDistribute"/>
        <w:rPr>
          <w:rFonts w:ascii="TH Sarabun New" w:hAnsi="TH Sarabun New" w:cs="TH Sarabun New" w:hint="cs"/>
          <w:sz w:val="28"/>
          <w:szCs w:val="28"/>
          <w:cs/>
          <w:lang w:val="en-US"/>
        </w:rPr>
      </w:pPr>
      <w:r w:rsidRPr="0017084F">
        <w:rPr>
          <w:rFonts w:ascii="TH Sarabun New" w:hAnsi="TH Sarabun New" w:cs="TH Sarabun New"/>
          <w:sz w:val="28"/>
          <w:szCs w:val="28"/>
          <w:lang w:val="en-US"/>
        </w:rPr>
        <w:tab/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โดยผู้ใช้งานสามารถพิมพ์สิ่งที่ต้องการเข้ามา หากต้องการคำตอบจากแชทบอทให้กดปุ่ม 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Enter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ที่คีย์บอร์ด หรือ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ปุ่ม 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Submit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 xml:space="preserve">ที่หน้าจอ แต่ถ้าหากต้องค้นหาข้อมูล ให้กดปุ่ม </w:t>
      </w:r>
      <w:r w:rsidR="00085F55" w:rsidRPr="00085F55">
        <w:rPr>
          <w:rFonts w:ascii="TH Sarabun New" w:hAnsi="TH Sarabun New" w:cs="TH Sarabun New"/>
          <w:sz w:val="28"/>
          <w:szCs w:val="28"/>
          <w:lang w:val="en-US"/>
        </w:rPr>
        <w:t xml:space="preserve">Gsearch </w:t>
      </w:r>
      <w:r w:rsidR="00085F55" w:rsidRPr="00085F55">
        <w:rPr>
          <w:rFonts w:ascii="TH Sarabun New" w:hAnsi="TH Sarabun New" w:cs="TH Sarabun New"/>
          <w:sz w:val="28"/>
          <w:szCs w:val="28"/>
          <w:cs/>
          <w:lang w:val="en-US"/>
        </w:rPr>
        <w:t>ระบบจะวิเคราะห์สิ่งที่ผู้ใช้งานพิมพ์เข้ามา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ผ่านกระบวนการดังข้อที่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>4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 และส่งคำตอบกลับมายังผู้ใช้งาน พร้อมกับมี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time stamp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กำกับ และเมื่อผู้ใช้งานไม่มีข้อคำถามสอบถามแล้ว สามารถกดปุ่ม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End Conversation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 xml:space="preserve">เพื่อจบบทสนทนา โดยแชทบอทจะเก็บข้อมูลการสนทนาไปยัง </w:t>
      </w:r>
      <w:r w:rsidRPr="0017084F">
        <w:rPr>
          <w:rFonts w:ascii="TH Sarabun New" w:hAnsi="TH Sarabun New" w:cs="TH Sarabun New"/>
          <w:sz w:val="28"/>
          <w:szCs w:val="28"/>
          <w:lang w:val="en-US"/>
        </w:rPr>
        <w:t xml:space="preserve">Excel file </w:t>
      </w:r>
      <w:r w:rsidRPr="0017084F">
        <w:rPr>
          <w:rFonts w:ascii="TH Sarabun New" w:hAnsi="TH Sarabun New" w:cs="TH Sarabun New"/>
          <w:sz w:val="28"/>
          <w:szCs w:val="28"/>
          <w:cs/>
          <w:lang w:val="en-US"/>
        </w:rPr>
        <w:t>และล้างบทสนทนาทั้งหมด เพื่อรองรับผู้ใช้งานท่านต่อไปมาใช้บริการ</w:t>
      </w:r>
      <w:r>
        <w:rPr>
          <w:rFonts w:ascii="TH Sarabun New" w:hAnsi="TH Sarabun New" w:cs="TH Sarabun New"/>
          <w:sz w:val="28"/>
          <w:szCs w:val="28"/>
          <w:lang w:val="en-US"/>
        </w:rPr>
        <w:t xml:space="preserve"> (</w:t>
      </w:r>
      <w:r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รูปที่ </w:t>
      </w:r>
      <w:r>
        <w:rPr>
          <w:rFonts w:ascii="TH Sarabun New" w:hAnsi="TH Sarabun New" w:cs="TH Sarabun New"/>
          <w:sz w:val="28"/>
          <w:szCs w:val="28"/>
          <w:lang w:val="en-US"/>
        </w:rPr>
        <w:t>2)</w:t>
      </w:r>
      <w:r w:rsidR="00F97496">
        <w:rPr>
          <w:rFonts w:ascii="TH Sarabun New" w:hAnsi="TH Sarabun New" w:cs="TH Sarabun New"/>
          <w:sz w:val="28"/>
          <w:szCs w:val="28"/>
          <w:lang w:val="en-US"/>
        </w:rPr>
        <w:t xml:space="preserve"> </w:t>
      </w:r>
      <w:r w:rsidR="00F97496">
        <w:rPr>
          <w:rFonts w:ascii="TH Sarabun New" w:hAnsi="TH Sarabun New" w:cs="TH Sarabun New" w:hint="cs"/>
          <w:sz w:val="28"/>
          <w:szCs w:val="28"/>
          <w:cs/>
          <w:lang w:val="en-US"/>
        </w:rPr>
        <w:t xml:space="preserve">ทั้งนี้จะมี </w:t>
      </w:r>
      <w:r w:rsidR="00F97496">
        <w:rPr>
          <w:rFonts w:ascii="TH Sarabun New" w:hAnsi="TH Sarabun New" w:cs="TH Sarabun New"/>
          <w:sz w:val="28"/>
          <w:szCs w:val="28"/>
          <w:lang w:val="en-US"/>
        </w:rPr>
        <w:t xml:space="preserve">animation </w:t>
      </w:r>
      <w:r w:rsidR="00F97496">
        <w:rPr>
          <w:rFonts w:ascii="TH Sarabun New" w:hAnsi="TH Sarabun New" w:cs="TH Sarabun New" w:hint="cs"/>
          <w:sz w:val="28"/>
          <w:szCs w:val="28"/>
          <w:cs/>
          <w:lang w:val="en-US"/>
        </w:rPr>
        <w:t>ระหว่างรอประมวลผลคำตอบด้วย</w:t>
      </w:r>
    </w:p>
    <w:p w14:paraId="204D6980" w14:textId="77777777" w:rsidR="00612CE8" w:rsidRPr="00ED2FF5" w:rsidRDefault="00612CE8" w:rsidP="00705954">
      <w:pPr>
        <w:jc w:val="thaiDistribute"/>
        <w:rPr>
          <w:rFonts w:ascii="TH Sarabun New" w:hAnsi="TH Sarabun New" w:cs="TH Sarabun New"/>
          <w:sz w:val="14"/>
          <w:szCs w:val="14"/>
          <w:lang w:val="en-US"/>
        </w:rPr>
      </w:pPr>
    </w:p>
    <w:p w14:paraId="178B61F9" w14:textId="1841F069" w:rsidR="00705954" w:rsidRPr="00E75A82" w:rsidRDefault="00705954" w:rsidP="00705954">
      <w:pPr>
        <w:rPr>
          <w:rFonts w:ascii="TH Sarabun New" w:hAnsi="TH Sarabun New" w:cs="TH Sarabun New"/>
          <w:b/>
          <w:bCs/>
          <w:sz w:val="28"/>
          <w:szCs w:val="28"/>
          <w:lang w:val="en-US"/>
        </w:rPr>
      </w:pPr>
      <w:r w:rsidRPr="00E75A82">
        <w:rPr>
          <w:rFonts w:ascii="TH Sarabun New" w:hAnsi="TH Sarabun New" w:cs="TH Sarabun New" w:hint="cs"/>
          <w:b/>
          <w:bCs/>
          <w:sz w:val="28"/>
          <w:szCs w:val="28"/>
          <w:cs/>
          <w:lang w:val="en-US"/>
        </w:rPr>
        <w:t>เอกสารอ้างอิง</w:t>
      </w:r>
    </w:p>
    <w:p w14:paraId="3FE7445A" w14:textId="475A188E" w:rsidR="00DA06CC" w:rsidRPr="003B10A9" w:rsidRDefault="00705954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color w:val="000000" w:themeColor="text1"/>
          <w:sz w:val="23"/>
          <w:szCs w:val="23"/>
        </w:rPr>
        <w:fldChar w:fldCharType="begin"/>
      </w:r>
      <w:r w:rsidRPr="003B10A9">
        <w:rPr>
          <w:rFonts w:ascii="TH SarabunPSK" w:hAnsi="TH SarabunPSK" w:cs="TH SarabunPSK" w:hint="cs"/>
          <w:color w:val="000000" w:themeColor="text1"/>
          <w:sz w:val="23"/>
          <w:szCs w:val="23"/>
        </w:rPr>
        <w:instrText xml:space="preserve"> ADDIN EN.REFLIST </w:instrText>
      </w:r>
      <w:r w:rsidRPr="003B10A9">
        <w:rPr>
          <w:rFonts w:ascii="TH SarabunPSK" w:hAnsi="TH SarabunPSK" w:cs="TH SarabunPSK" w:hint="cs"/>
          <w:color w:val="000000" w:themeColor="text1"/>
          <w:sz w:val="23"/>
          <w:szCs w:val="23"/>
        </w:rPr>
        <w:fldChar w:fldCharType="separate"/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1.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สำนักงานพัฒนารัฐบาลดิจิทัล. ประโยชน์ของ 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Chatbot 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กับรัฐบาล [อินเทอร์เน็ต]. 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2563 [</w:t>
      </w:r>
      <w:r w:rsidR="00F97496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ืบค้นเมื่อ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 5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พฤษภาคม 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2567]. 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ืบค้นจาก</w:t>
      </w:r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: </w:t>
      </w:r>
      <w:hyperlink r:id="rId10" w:history="1">
        <w:r w:rsidR="00DA06CC" w:rsidRPr="003B10A9">
          <w:rPr>
            <w:rStyle w:val="Hyperlink"/>
            <w:rFonts w:ascii="TH SarabunPSK" w:hAnsi="TH SarabunPSK" w:cs="TH SarabunPSK" w:hint="cs"/>
            <w:noProof/>
            <w:color w:val="000000" w:themeColor="text1"/>
            <w:sz w:val="23"/>
            <w:szCs w:val="23"/>
            <w:u w:val="none"/>
          </w:rPr>
          <w:t>https://www.dga.or.th/document-sharing/infographic/36403/</w:t>
        </w:r>
      </w:hyperlink>
      <w:r w:rsidR="00DA06CC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.</w:t>
      </w:r>
    </w:p>
    <w:p w14:paraId="12587080" w14:textId="1177CAB7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2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  <w:t xml:space="preserve">Japan salaryman.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ญี่ปุ่นสุดล้ำ! ใช้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ChatGPT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ผลักดันธุรกิจให้เติบโตดีหลายอุตสาหกรรม [อินเทอร์เน็ต].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2563 [</w:t>
      </w:r>
      <w:r w:rsidR="00F97496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ืบค้นเมื่อ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 4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พฤษภาคม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2567]. 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ืบค้นจาก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: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https://www.krungsri.com/th/plearn-plearn/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japanese-chatgpt-industry</w:t>
      </w:r>
    </w:p>
    <w:p w14:paraId="42A6C89E" w14:textId="77777777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3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พิรพัฒน์ จันทร. รายงานการวิจัย เรื่อง ระบบแชทบอทอัจฉริยะเพื่อการให้คำปรึกษาทางการเรียน กรณีศึกษาคณะวิชาของมหาวิทยาลัยศรีปทุม. กรุงเทพฯ: มหาวิทยาลัยศรีปทุม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; 2564.</w:t>
      </w:r>
    </w:p>
    <w:p w14:paraId="4940F4AD" w14:textId="77777777" w:rsidR="003B10A9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4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พันธ์ศักดิ์ บิลอับดุลล่าห์. การประยุกต์ใช้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 xml:space="preserve">Chatbot 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สนับสนุนงานสอบสวน กรณีศึกษาสถานีตำรวจภูธรเบตง. สงขลา:</w:t>
      </w:r>
    </w:p>
    <w:p w14:paraId="12FCFD74" w14:textId="5BF77BEB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>มหาวิทยาลัยสงขลานครินทร์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; 2564.</w:t>
      </w:r>
    </w:p>
    <w:p w14:paraId="204172F9" w14:textId="6C98EBB7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5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  <w:t xml:space="preserve">Google AI for Developers. Gemini models [Internet]. 2024 [cited 2024 May 14]. Available from: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https://ai.google.dev/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gemini-api/docs/models/gemini</w:t>
      </w:r>
    </w:p>
    <w:p w14:paraId="1D7F42CC" w14:textId="4197CE88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6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  <w:t xml:space="preserve">Hugging Face. Spaces: Gemini [Internet]. 2023 [cited 2024 May 14]. Available from: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https://huggingface.co/spaces?</w:t>
      </w:r>
      <w:r w:rsidR="003B10A9"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  <w:cs/>
        </w:rPr>
        <w:t xml:space="preserve"> </w:t>
      </w:r>
      <w:r w:rsidRPr="003B10A9">
        <w:rPr>
          <w:rFonts w:ascii="TH SarabunPSK" w:hAnsi="TH SarabunPSK" w:cs="TH SarabunPSK"/>
          <w:noProof/>
          <w:color w:val="000000" w:themeColor="text1"/>
          <w:sz w:val="23"/>
          <w:szCs w:val="23"/>
        </w:rPr>
        <w:t>search=gemini</w:t>
      </w:r>
    </w:p>
    <w:p w14:paraId="324F2A66" w14:textId="112A2EDE" w:rsidR="00DA06CC" w:rsidRPr="003B10A9" w:rsidRDefault="00DA06CC" w:rsidP="003B10A9">
      <w:pPr>
        <w:pStyle w:val="EndNoteBibliography"/>
        <w:jc w:val="thaiDistribute"/>
        <w:rPr>
          <w:rFonts w:ascii="TH SarabunPSK" w:hAnsi="TH SarabunPSK" w:cs="TH SarabunPSK"/>
          <w:noProof/>
          <w:color w:val="000000" w:themeColor="text1"/>
          <w:sz w:val="23"/>
          <w:szCs w:val="23"/>
        </w:rPr>
      </w:pP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>7.</w:t>
      </w:r>
      <w:r w:rsidRPr="003B10A9">
        <w:rPr>
          <w:rFonts w:ascii="TH SarabunPSK" w:hAnsi="TH SarabunPSK" w:cs="TH SarabunPSK" w:hint="cs"/>
          <w:noProof/>
          <w:color w:val="000000" w:themeColor="text1"/>
          <w:sz w:val="23"/>
          <w:szCs w:val="23"/>
        </w:rPr>
        <w:tab/>
        <w:t xml:space="preserve">Adams F. Unleashing the Power of Large Language Models: Building an AI Chatbot for Private Knowledge Base Queries [Internet]. 2023 [cited 2024 May 6]. Available from: </w:t>
      </w:r>
      <w:hyperlink r:id="rId11" w:history="1">
        <w:r w:rsidRPr="003B10A9">
          <w:rPr>
            <w:rStyle w:val="Hyperlink"/>
            <w:rFonts w:ascii="TH SarabunPSK" w:hAnsi="TH SarabunPSK" w:cs="TH SarabunPSK" w:hint="cs"/>
            <w:noProof/>
            <w:color w:val="000000" w:themeColor="text1"/>
            <w:sz w:val="23"/>
            <w:szCs w:val="23"/>
            <w:u w:val="none"/>
          </w:rPr>
          <w:t>https://medium.com/@FrankAdams7/unleashing-the-power-of-large-language-models-building-an-ai-chatbot-for-private-knowledge-base-eb8cf31c7fcc</w:t>
        </w:r>
      </w:hyperlink>
    </w:p>
    <w:p w14:paraId="27D393F8" w14:textId="2B6DE74C" w:rsidR="00705954" w:rsidRDefault="00705954" w:rsidP="00F450DE">
      <w:pPr>
        <w:rPr>
          <w:rFonts w:ascii="TH Sarabun New" w:hAnsi="TH Sarabun New" w:cs="TH Sarabun New"/>
          <w:sz w:val="28"/>
          <w:szCs w:val="28"/>
          <w:lang w:val="en-US"/>
        </w:rPr>
        <w:sectPr w:rsidR="00705954" w:rsidSect="003E1FDD">
          <w:type w:val="continuous"/>
          <w:pgSz w:w="11904" w:h="16838"/>
          <w:pgMar w:top="1021" w:right="964" w:bottom="1021" w:left="964" w:header="709" w:footer="709" w:gutter="0"/>
          <w:cols w:num="2" w:space="708"/>
          <w:docGrid w:linePitch="360"/>
        </w:sectPr>
      </w:pPr>
      <w:r w:rsidRPr="003B10A9">
        <w:rPr>
          <w:rFonts w:ascii="TH SarabunPSK" w:hAnsi="TH SarabunPSK" w:cs="TH SarabunPSK" w:hint="cs"/>
          <w:color w:val="000000" w:themeColor="text1"/>
          <w:sz w:val="23"/>
          <w:szCs w:val="23"/>
          <w:lang w:val="en-US"/>
        </w:rPr>
        <w:fldChar w:fldCharType="end"/>
      </w:r>
    </w:p>
    <w:p w14:paraId="3CDB38DC" w14:textId="6167D482" w:rsidR="0054138D" w:rsidRPr="0017084F" w:rsidRDefault="00612CE8" w:rsidP="00612CE8">
      <w:pPr>
        <w:jc w:val="center"/>
        <w:rPr>
          <w:rFonts w:ascii="TH Sarabun New" w:hAnsi="TH Sarabun New" w:cs="TH Sarabun New"/>
          <w:sz w:val="28"/>
          <w:szCs w:val="28"/>
          <w:cs/>
          <w:lang w:val="en-US"/>
        </w:rPr>
      </w:pPr>
      <w:r>
        <w:rPr>
          <w:rFonts w:ascii="TH Sarabun New" w:hAnsi="TH Sarabun New" w:cs="TH Sarabun New"/>
          <w:b/>
          <w:bCs/>
          <w:noProof/>
          <w:color w:val="000000"/>
          <w:sz w:val="28"/>
          <w:szCs w:val="28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B6BEE7A" wp14:editId="02C09203">
                <wp:simplePos x="0" y="0"/>
                <wp:positionH relativeFrom="column">
                  <wp:posOffset>2058670</wp:posOffset>
                </wp:positionH>
                <wp:positionV relativeFrom="paragraph">
                  <wp:posOffset>1678305</wp:posOffset>
                </wp:positionV>
                <wp:extent cx="2063931" cy="352697"/>
                <wp:effectExtent l="0" t="0" r="0" b="0"/>
                <wp:wrapNone/>
                <wp:docPr id="692681824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063931" cy="352697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EE5FC90" w14:textId="77777777" w:rsidR="00612CE8" w:rsidRDefault="00612CE8" w:rsidP="00612CE8">
                            <w:pPr>
                              <w:jc w:val="center"/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</w:pPr>
                            <w:r w:rsidRPr="0017084F"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28"/>
                                <w:szCs w:val="28"/>
                                <w:cs/>
                                <w:lang w:val="en-US"/>
                              </w:rPr>
                              <w:t xml:space="preserve">รูปที่ </w:t>
                            </w:r>
                            <w:r w:rsidRPr="0017084F"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28"/>
                                <w:szCs w:val="28"/>
                                <w:lang w:val="en-US"/>
                              </w:rPr>
                              <w:t>2</w:t>
                            </w:r>
                            <w:r w:rsidRPr="0017084F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lang w:val="en-US"/>
                              </w:rPr>
                              <w:t xml:space="preserve"> </w:t>
                            </w:r>
                            <w:r w:rsidRPr="0017084F">
                              <w:rPr>
                                <w:rFonts w:ascii="TH Sarabun New" w:hAnsi="TH Sarabun New" w:cs="TH Sarabun New"/>
                                <w:sz w:val="28"/>
                                <w:szCs w:val="28"/>
                                <w:cs/>
                                <w:lang w:val="en-US"/>
                              </w:rPr>
                              <w:t>หน้าจอแสดงผลของแชทบอท</w:t>
                            </w:r>
                          </w:p>
                          <w:p w14:paraId="0549227B" w14:textId="77777777" w:rsidR="00612CE8" w:rsidRDefault="00612CE8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4B6BEE7A" id="Text Box 5" o:spid="_x0000_s1027" type="#_x0000_t202" style="position:absolute;left:0;text-align:left;margin-left:162.1pt;margin-top:132.15pt;width:162.5pt;height:27.7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" filled="f" stroked="f" strokeweight=".5pt">
                <v:textbox>
                  <w:txbxContent>
                    <w:p w14:paraId="6EE5FC90" w14:textId="77777777" w:rsidR="00612CE8" w:rsidRDefault="00612CE8" w:rsidP="00612CE8">
                      <w:pPr>
                        <w:jc w:val="center"/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  <w:lang w:val="en-US"/>
                        </w:rPr>
                      </w:pPr>
                      <w:r w:rsidRPr="0017084F">
                        <w:rPr>
                          <w:rFonts w:ascii="TH Sarabun New" w:hAnsi="TH Sarabun New" w:cs="TH Sarabun New"/>
                          <w:b/>
                          <w:bCs/>
                          <w:sz w:val="28"/>
                          <w:szCs w:val="28"/>
                          <w:cs/>
                          <w:lang w:val="en-US"/>
                        </w:rPr>
                        <w:t xml:space="preserve">รูปที่ </w:t>
                      </w:r>
                      <w:r w:rsidRPr="0017084F">
                        <w:rPr>
                          <w:rFonts w:ascii="TH Sarabun New" w:hAnsi="TH Sarabun New" w:cs="TH Sarabun New"/>
                          <w:b/>
                          <w:bCs/>
                          <w:sz w:val="28"/>
                          <w:szCs w:val="28"/>
                          <w:lang w:val="en-US"/>
                        </w:rPr>
                        <w:t>2</w:t>
                      </w:r>
                      <w:r w:rsidRPr="0017084F">
                        <w:rPr>
                          <w:rFonts w:ascii="TH Sarabun New" w:hAnsi="TH Sarabun New" w:cs="TH Sarabun New"/>
                          <w:sz w:val="28"/>
                          <w:szCs w:val="28"/>
                          <w:lang w:val="en-US"/>
                        </w:rPr>
                        <w:t xml:space="preserve"> </w:t>
                      </w:r>
                      <w:r w:rsidRPr="0017084F">
                        <w:rPr>
                          <w:rFonts w:ascii="TH Sarabun New" w:hAnsi="TH Sarabun New" w:cs="TH Sarabun New"/>
                          <w:sz w:val="28"/>
                          <w:szCs w:val="28"/>
                          <w:cs/>
                          <w:lang w:val="en-US"/>
                        </w:rPr>
                        <w:t>หน้าจอแสดงผลของแชทบอท</w:t>
                      </w:r>
                    </w:p>
                    <w:p w14:paraId="0549227B" w14:textId="77777777" w:rsidR="00612CE8" w:rsidRDefault="00612CE8"/>
                  </w:txbxContent>
                </v:textbox>
              </v:shape>
            </w:pict>
          </mc:Fallback>
        </mc:AlternateContent>
      </w:r>
      <w:r w:rsidR="00ED2FF5">
        <w:rPr>
          <w:rFonts w:ascii="TH Sarabun New" w:hAnsi="TH Sarabun New" w:cs="TH Sarabun New"/>
          <w:noProof/>
          <w:sz w:val="28"/>
          <w:szCs w:val="28"/>
          <w:lang w:val="th-TH"/>
        </w:rPr>
        <w:drawing>
          <wp:inline distT="0" distB="0" distL="0" distR="0" wp14:anchorId="67506042" wp14:editId="01F04D0E">
            <wp:extent cx="3270739" cy="1609221"/>
            <wp:effectExtent l="0" t="0" r="6350" b="3810"/>
            <wp:docPr id="2074769993" name="Picture 3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4769993" name="Picture 3" descr="A screenshot of a computer&#10;&#10;Description automatically generated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839" t="10740" r="905" b="11917"/>
                    <a:stretch/>
                  </pic:blipFill>
                  <pic:spPr bwMode="auto">
                    <a:xfrm>
                      <a:off x="0" y="0"/>
                      <a:ext cx="3305423" cy="16262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54138D" w:rsidRPr="0017084F" w:rsidSect="003E1FDD">
      <w:type w:val="continuous"/>
      <w:pgSz w:w="11904" w:h="16838"/>
      <w:pgMar w:top="1021" w:right="1021" w:bottom="1021" w:left="102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EBFF9C" w14:textId="77777777" w:rsidR="003D2006" w:rsidRDefault="003D2006" w:rsidP="0054138D">
      <w:r>
        <w:separator/>
      </w:r>
    </w:p>
  </w:endnote>
  <w:endnote w:type="continuationSeparator" w:id="0">
    <w:p w14:paraId="29C81D93" w14:textId="77777777" w:rsidR="003D2006" w:rsidRDefault="003D2006" w:rsidP="0054138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ngsana New">
    <w:panose1 w:val="02020603050405020304"/>
    <w:charset w:val="DE"/>
    <w:family w:val="roman"/>
    <w:pitch w:val="variable"/>
    <w:sig w:usb0="81000003" w:usb1="00000000" w:usb2="00000000" w:usb3="00000000" w:csb0="00010001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TH Sarabun New">
    <w:panose1 w:val="020B0604020202020204"/>
    <w:charset w:val="DE"/>
    <w:family w:val="swiss"/>
    <w:pitch w:val="variable"/>
    <w:sig w:usb0="A100006F" w:usb1="5000205A" w:usb2="00000000" w:usb3="00000000" w:csb0="00010183" w:csb1="00000000"/>
  </w:font>
  <w:font w:name="TH SarabunPSK">
    <w:panose1 w:val="020B0500040200020003"/>
    <w:charset w:val="DE"/>
    <w:family w:val="swiss"/>
    <w:pitch w:val="variable"/>
    <w:sig w:usb0="A100006F" w:usb1="5000205A" w:usb2="00000000" w:usb3="00000000" w:csb0="00010193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1B82DA" w14:textId="77777777" w:rsidR="003D2006" w:rsidRDefault="003D2006" w:rsidP="0054138D">
      <w:r>
        <w:separator/>
      </w:r>
    </w:p>
  </w:footnote>
  <w:footnote w:type="continuationSeparator" w:id="0">
    <w:p w14:paraId="70D72334" w14:textId="77777777" w:rsidR="003D2006" w:rsidRDefault="003D2006" w:rsidP="0054138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41375DD"/>
    <w:multiLevelType w:val="hybridMultilevel"/>
    <w:tmpl w:val="552AA48E"/>
    <w:lvl w:ilvl="0" w:tplc="2968F1A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6E267951"/>
    <w:multiLevelType w:val="hybridMultilevel"/>
    <w:tmpl w:val="B464E68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 w16cid:durableId="270288189">
    <w:abstractNumId w:val="1"/>
  </w:num>
  <w:num w:numId="2" w16cid:durableId="98149627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Layout" w:val="&lt;ENLayout&gt;&lt;Style&gt;Vancouver ตัวยกและfootnote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fefrpfz6avdw9ewvs85p0wkzpfwp00ddw0f&quot;&gt;gsas_chat_2024&lt;record-ids&gt;&lt;item&gt;1&lt;/item&gt;&lt;item&gt;2&lt;/item&gt;&lt;item&gt;3&lt;/item&gt;&lt;item&gt;4&lt;/item&gt;&lt;item&gt;6&lt;/item&gt;&lt;item&gt;7&lt;/item&gt;&lt;item&gt;8&lt;/item&gt;&lt;/record-ids&gt;&lt;/item&gt;&lt;/Libraries&gt;"/>
  </w:docVars>
  <w:rsids>
    <w:rsidRoot w:val="0054138D"/>
    <w:rsid w:val="000070BD"/>
    <w:rsid w:val="00007A73"/>
    <w:rsid w:val="000170A6"/>
    <w:rsid w:val="0002551A"/>
    <w:rsid w:val="000332A5"/>
    <w:rsid w:val="000338A6"/>
    <w:rsid w:val="0004205E"/>
    <w:rsid w:val="00057747"/>
    <w:rsid w:val="0006323D"/>
    <w:rsid w:val="000725B5"/>
    <w:rsid w:val="00085F55"/>
    <w:rsid w:val="0009709F"/>
    <w:rsid w:val="000A3032"/>
    <w:rsid w:val="000C50CB"/>
    <w:rsid w:val="000D2710"/>
    <w:rsid w:val="000E449C"/>
    <w:rsid w:val="000F6BE2"/>
    <w:rsid w:val="0010517B"/>
    <w:rsid w:val="00131E65"/>
    <w:rsid w:val="00132CA2"/>
    <w:rsid w:val="00147D15"/>
    <w:rsid w:val="0016493C"/>
    <w:rsid w:val="0017084F"/>
    <w:rsid w:val="00172002"/>
    <w:rsid w:val="00174041"/>
    <w:rsid w:val="00184CB3"/>
    <w:rsid w:val="00190806"/>
    <w:rsid w:val="0019533C"/>
    <w:rsid w:val="00197EF5"/>
    <w:rsid w:val="001A13CD"/>
    <w:rsid w:val="001A2F65"/>
    <w:rsid w:val="001B6AD3"/>
    <w:rsid w:val="001C64D8"/>
    <w:rsid w:val="001D123E"/>
    <w:rsid w:val="001E4026"/>
    <w:rsid w:val="001E6D98"/>
    <w:rsid w:val="00201B26"/>
    <w:rsid w:val="00204166"/>
    <w:rsid w:val="00207626"/>
    <w:rsid w:val="00224738"/>
    <w:rsid w:val="00226A89"/>
    <w:rsid w:val="00231A95"/>
    <w:rsid w:val="00232064"/>
    <w:rsid w:val="00232FEF"/>
    <w:rsid w:val="002406D1"/>
    <w:rsid w:val="00240931"/>
    <w:rsid w:val="00253A8A"/>
    <w:rsid w:val="0025503B"/>
    <w:rsid w:val="00266CAB"/>
    <w:rsid w:val="0027299E"/>
    <w:rsid w:val="002A4643"/>
    <w:rsid w:val="002A475E"/>
    <w:rsid w:val="002B1CD7"/>
    <w:rsid w:val="002B7BA8"/>
    <w:rsid w:val="002F31F5"/>
    <w:rsid w:val="00300496"/>
    <w:rsid w:val="00307595"/>
    <w:rsid w:val="00313DB6"/>
    <w:rsid w:val="00321F0D"/>
    <w:rsid w:val="003406D2"/>
    <w:rsid w:val="00343D68"/>
    <w:rsid w:val="00363524"/>
    <w:rsid w:val="003652D8"/>
    <w:rsid w:val="0037003F"/>
    <w:rsid w:val="003715EF"/>
    <w:rsid w:val="00385753"/>
    <w:rsid w:val="003A69A4"/>
    <w:rsid w:val="003B10A9"/>
    <w:rsid w:val="003B3AC4"/>
    <w:rsid w:val="003B5752"/>
    <w:rsid w:val="003B7470"/>
    <w:rsid w:val="003C0F82"/>
    <w:rsid w:val="003C3B94"/>
    <w:rsid w:val="003D2006"/>
    <w:rsid w:val="003E1FDD"/>
    <w:rsid w:val="003E501B"/>
    <w:rsid w:val="003F6E0A"/>
    <w:rsid w:val="00402E02"/>
    <w:rsid w:val="00423D2B"/>
    <w:rsid w:val="00425514"/>
    <w:rsid w:val="00436BD6"/>
    <w:rsid w:val="00442C41"/>
    <w:rsid w:val="00450CA7"/>
    <w:rsid w:val="004544B4"/>
    <w:rsid w:val="00454D4F"/>
    <w:rsid w:val="00457A99"/>
    <w:rsid w:val="00470E23"/>
    <w:rsid w:val="0047402E"/>
    <w:rsid w:val="0048068E"/>
    <w:rsid w:val="00485F2D"/>
    <w:rsid w:val="00491A76"/>
    <w:rsid w:val="004B3036"/>
    <w:rsid w:val="004C02E4"/>
    <w:rsid w:val="004C7266"/>
    <w:rsid w:val="004D562E"/>
    <w:rsid w:val="004D6B29"/>
    <w:rsid w:val="004E299A"/>
    <w:rsid w:val="004E378A"/>
    <w:rsid w:val="004E6DD0"/>
    <w:rsid w:val="0050220C"/>
    <w:rsid w:val="0050256C"/>
    <w:rsid w:val="00507140"/>
    <w:rsid w:val="00527F4D"/>
    <w:rsid w:val="005307EC"/>
    <w:rsid w:val="0054138D"/>
    <w:rsid w:val="005422B3"/>
    <w:rsid w:val="00542335"/>
    <w:rsid w:val="00543E09"/>
    <w:rsid w:val="00582D41"/>
    <w:rsid w:val="00586C7F"/>
    <w:rsid w:val="00587397"/>
    <w:rsid w:val="005907D8"/>
    <w:rsid w:val="00594620"/>
    <w:rsid w:val="005A6719"/>
    <w:rsid w:val="005A7C96"/>
    <w:rsid w:val="005B0602"/>
    <w:rsid w:val="005B42B4"/>
    <w:rsid w:val="005B707C"/>
    <w:rsid w:val="005E2BC8"/>
    <w:rsid w:val="005E4C8F"/>
    <w:rsid w:val="005E68E0"/>
    <w:rsid w:val="005F2B4D"/>
    <w:rsid w:val="00603968"/>
    <w:rsid w:val="00610D51"/>
    <w:rsid w:val="00612CE8"/>
    <w:rsid w:val="00613DF2"/>
    <w:rsid w:val="00614506"/>
    <w:rsid w:val="00623D6C"/>
    <w:rsid w:val="00625D5D"/>
    <w:rsid w:val="00627C18"/>
    <w:rsid w:val="00630968"/>
    <w:rsid w:val="00631740"/>
    <w:rsid w:val="006325EB"/>
    <w:rsid w:val="00633BE7"/>
    <w:rsid w:val="00635A9E"/>
    <w:rsid w:val="006375AD"/>
    <w:rsid w:val="006418C0"/>
    <w:rsid w:val="00642D05"/>
    <w:rsid w:val="0064474C"/>
    <w:rsid w:val="00644F0D"/>
    <w:rsid w:val="00644F18"/>
    <w:rsid w:val="00653351"/>
    <w:rsid w:val="0065482F"/>
    <w:rsid w:val="0066113C"/>
    <w:rsid w:val="006655B8"/>
    <w:rsid w:val="0067160B"/>
    <w:rsid w:val="00671613"/>
    <w:rsid w:val="00672024"/>
    <w:rsid w:val="00681AD3"/>
    <w:rsid w:val="006A4562"/>
    <w:rsid w:val="006B6C01"/>
    <w:rsid w:val="006C1151"/>
    <w:rsid w:val="006C461D"/>
    <w:rsid w:val="006D2E22"/>
    <w:rsid w:val="006D5E0E"/>
    <w:rsid w:val="006E27F7"/>
    <w:rsid w:val="006E5F14"/>
    <w:rsid w:val="006E6AC2"/>
    <w:rsid w:val="006F0C75"/>
    <w:rsid w:val="006F1362"/>
    <w:rsid w:val="006F14C2"/>
    <w:rsid w:val="00700DB2"/>
    <w:rsid w:val="00705954"/>
    <w:rsid w:val="007129EC"/>
    <w:rsid w:val="00717BA1"/>
    <w:rsid w:val="007236EC"/>
    <w:rsid w:val="00726E41"/>
    <w:rsid w:val="00727C30"/>
    <w:rsid w:val="00730EA8"/>
    <w:rsid w:val="007435A1"/>
    <w:rsid w:val="00744903"/>
    <w:rsid w:val="00750421"/>
    <w:rsid w:val="007552A1"/>
    <w:rsid w:val="00760EB0"/>
    <w:rsid w:val="00767EE8"/>
    <w:rsid w:val="007716EB"/>
    <w:rsid w:val="00771A9A"/>
    <w:rsid w:val="00782678"/>
    <w:rsid w:val="00784932"/>
    <w:rsid w:val="00784F65"/>
    <w:rsid w:val="007908BF"/>
    <w:rsid w:val="00793E50"/>
    <w:rsid w:val="00795A38"/>
    <w:rsid w:val="007A26A7"/>
    <w:rsid w:val="007A5B68"/>
    <w:rsid w:val="007A78F2"/>
    <w:rsid w:val="007B494E"/>
    <w:rsid w:val="007C67DC"/>
    <w:rsid w:val="007C769A"/>
    <w:rsid w:val="007D2522"/>
    <w:rsid w:val="007E4562"/>
    <w:rsid w:val="007E6855"/>
    <w:rsid w:val="00801507"/>
    <w:rsid w:val="00802CB2"/>
    <w:rsid w:val="00811245"/>
    <w:rsid w:val="0082446F"/>
    <w:rsid w:val="00824AD2"/>
    <w:rsid w:val="008326A8"/>
    <w:rsid w:val="00852CFF"/>
    <w:rsid w:val="00857F5A"/>
    <w:rsid w:val="00895580"/>
    <w:rsid w:val="008A30A0"/>
    <w:rsid w:val="008A3C1E"/>
    <w:rsid w:val="008A5E3F"/>
    <w:rsid w:val="008A63E9"/>
    <w:rsid w:val="008F6BD2"/>
    <w:rsid w:val="00901E9C"/>
    <w:rsid w:val="00905261"/>
    <w:rsid w:val="00920E68"/>
    <w:rsid w:val="00921794"/>
    <w:rsid w:val="0094365E"/>
    <w:rsid w:val="00950E52"/>
    <w:rsid w:val="00970F2E"/>
    <w:rsid w:val="0098084E"/>
    <w:rsid w:val="009A1D61"/>
    <w:rsid w:val="009A504E"/>
    <w:rsid w:val="009C2A62"/>
    <w:rsid w:val="009C2CA3"/>
    <w:rsid w:val="009C2EEB"/>
    <w:rsid w:val="009C442B"/>
    <w:rsid w:val="009E339E"/>
    <w:rsid w:val="00A03985"/>
    <w:rsid w:val="00A0429F"/>
    <w:rsid w:val="00A05835"/>
    <w:rsid w:val="00A10BDF"/>
    <w:rsid w:val="00A22B2B"/>
    <w:rsid w:val="00A3155F"/>
    <w:rsid w:val="00A429B7"/>
    <w:rsid w:val="00A44F87"/>
    <w:rsid w:val="00A479E6"/>
    <w:rsid w:val="00A6112C"/>
    <w:rsid w:val="00A61C43"/>
    <w:rsid w:val="00A81772"/>
    <w:rsid w:val="00AA0135"/>
    <w:rsid w:val="00AA71A8"/>
    <w:rsid w:val="00AB6270"/>
    <w:rsid w:val="00AB6CF1"/>
    <w:rsid w:val="00AE2977"/>
    <w:rsid w:val="00AE4A45"/>
    <w:rsid w:val="00AF3665"/>
    <w:rsid w:val="00B2380E"/>
    <w:rsid w:val="00B242D0"/>
    <w:rsid w:val="00B53794"/>
    <w:rsid w:val="00B54E71"/>
    <w:rsid w:val="00B57590"/>
    <w:rsid w:val="00B67A62"/>
    <w:rsid w:val="00B76E40"/>
    <w:rsid w:val="00B76E63"/>
    <w:rsid w:val="00B817B0"/>
    <w:rsid w:val="00BB376B"/>
    <w:rsid w:val="00BB71DD"/>
    <w:rsid w:val="00BE32F0"/>
    <w:rsid w:val="00BE4EBB"/>
    <w:rsid w:val="00BE5B4F"/>
    <w:rsid w:val="00BE68B4"/>
    <w:rsid w:val="00BF1732"/>
    <w:rsid w:val="00C1437E"/>
    <w:rsid w:val="00C30DD4"/>
    <w:rsid w:val="00C323B3"/>
    <w:rsid w:val="00C57586"/>
    <w:rsid w:val="00C60FB1"/>
    <w:rsid w:val="00C63517"/>
    <w:rsid w:val="00C80B25"/>
    <w:rsid w:val="00C8475C"/>
    <w:rsid w:val="00CB37B0"/>
    <w:rsid w:val="00CB64FA"/>
    <w:rsid w:val="00CB7A51"/>
    <w:rsid w:val="00CB7ED9"/>
    <w:rsid w:val="00CD54E2"/>
    <w:rsid w:val="00CF1C07"/>
    <w:rsid w:val="00CF4254"/>
    <w:rsid w:val="00D27889"/>
    <w:rsid w:val="00D317E2"/>
    <w:rsid w:val="00D55532"/>
    <w:rsid w:val="00D717AE"/>
    <w:rsid w:val="00D80C91"/>
    <w:rsid w:val="00D91809"/>
    <w:rsid w:val="00DA06CC"/>
    <w:rsid w:val="00DA0B1C"/>
    <w:rsid w:val="00DB4BBC"/>
    <w:rsid w:val="00DC202C"/>
    <w:rsid w:val="00DD57AB"/>
    <w:rsid w:val="00DD5BFB"/>
    <w:rsid w:val="00DE3944"/>
    <w:rsid w:val="00DE5DBA"/>
    <w:rsid w:val="00DF7014"/>
    <w:rsid w:val="00E13BD7"/>
    <w:rsid w:val="00E24F89"/>
    <w:rsid w:val="00E32EB9"/>
    <w:rsid w:val="00E35778"/>
    <w:rsid w:val="00E4610C"/>
    <w:rsid w:val="00E5039B"/>
    <w:rsid w:val="00E54D09"/>
    <w:rsid w:val="00E574EA"/>
    <w:rsid w:val="00E57A2C"/>
    <w:rsid w:val="00E57FAD"/>
    <w:rsid w:val="00E75765"/>
    <w:rsid w:val="00E75A82"/>
    <w:rsid w:val="00E7635A"/>
    <w:rsid w:val="00E848FB"/>
    <w:rsid w:val="00E92244"/>
    <w:rsid w:val="00EA4C9C"/>
    <w:rsid w:val="00EA6450"/>
    <w:rsid w:val="00EC7DCE"/>
    <w:rsid w:val="00ED12FE"/>
    <w:rsid w:val="00ED2FF5"/>
    <w:rsid w:val="00ED410E"/>
    <w:rsid w:val="00EE14B5"/>
    <w:rsid w:val="00EF06BF"/>
    <w:rsid w:val="00EF5597"/>
    <w:rsid w:val="00F00560"/>
    <w:rsid w:val="00F027F2"/>
    <w:rsid w:val="00F04956"/>
    <w:rsid w:val="00F10C44"/>
    <w:rsid w:val="00F12642"/>
    <w:rsid w:val="00F1540D"/>
    <w:rsid w:val="00F16B9E"/>
    <w:rsid w:val="00F17853"/>
    <w:rsid w:val="00F2330B"/>
    <w:rsid w:val="00F33299"/>
    <w:rsid w:val="00F36B86"/>
    <w:rsid w:val="00F450DE"/>
    <w:rsid w:val="00F64C39"/>
    <w:rsid w:val="00F66BD1"/>
    <w:rsid w:val="00F67478"/>
    <w:rsid w:val="00F7504E"/>
    <w:rsid w:val="00F80961"/>
    <w:rsid w:val="00F82DA6"/>
    <w:rsid w:val="00F94604"/>
    <w:rsid w:val="00F96ED5"/>
    <w:rsid w:val="00F97496"/>
    <w:rsid w:val="00FA1668"/>
    <w:rsid w:val="00FA2335"/>
    <w:rsid w:val="00FA5B92"/>
    <w:rsid w:val="00FB0156"/>
    <w:rsid w:val="00FB38BD"/>
    <w:rsid w:val="00FC3B43"/>
    <w:rsid w:val="00FD161E"/>
    <w:rsid w:val="00FD2F1B"/>
    <w:rsid w:val="00FE36A9"/>
    <w:rsid w:val="00FE60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TH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8CCF36D"/>
  <w15:chartTrackingRefBased/>
  <w15:docId w15:val="{C77D9D47-426C-444B-88F1-8C2AAE2780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30"/>
        <w:lang w:val="en-TH" w:eastAsia="en-US" w:bidi="th-TH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cs="Angsana New"/>
    </w:rPr>
  </w:style>
  <w:style w:type="paragraph" w:styleId="Heading1">
    <w:name w:val="heading 1"/>
    <w:basedOn w:val="Normal"/>
    <w:next w:val="Normal"/>
    <w:link w:val="Heading1Char"/>
    <w:uiPriority w:val="9"/>
    <w:qFormat/>
    <w:rsid w:val="0054138D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54138D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54138D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35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54138D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4138D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54138D"/>
    <w:pPr>
      <w:keepNext/>
      <w:keepLines/>
      <w:spacing w:before="4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4138D"/>
    <w:pPr>
      <w:keepNext/>
      <w:keepLines/>
      <w:spacing w:before="4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4138D"/>
    <w:pPr>
      <w:keepNext/>
      <w:keepLines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4138D"/>
    <w:pPr>
      <w:keepNext/>
      <w:keepLines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4138D"/>
    <w:rPr>
      <w:rFonts w:asciiTheme="majorHAnsi" w:eastAsiaTheme="majorEastAsia" w:hAnsiTheme="majorHAnsi" w:cstheme="majorBidi"/>
      <w:color w:val="0F4761" w:themeColor="accent1" w:themeShade="BF"/>
      <w:sz w:val="40"/>
      <w:szCs w:val="5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54138D"/>
    <w:rPr>
      <w:rFonts w:asciiTheme="majorHAnsi" w:eastAsiaTheme="majorEastAsia" w:hAnsiTheme="majorHAnsi" w:cstheme="majorBidi"/>
      <w:color w:val="0F4761" w:themeColor="accent1" w:themeShade="BF"/>
      <w:sz w:val="32"/>
      <w:szCs w:val="4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54138D"/>
    <w:rPr>
      <w:rFonts w:eastAsiaTheme="majorEastAsia" w:cstheme="majorBidi"/>
      <w:color w:val="0F4761" w:themeColor="accent1" w:themeShade="BF"/>
      <w:sz w:val="28"/>
      <w:szCs w:val="3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54138D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54138D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4138D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4138D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4138D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4138D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54138D"/>
    <w:pPr>
      <w:spacing w:after="8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character" w:customStyle="1" w:styleId="TitleChar">
    <w:name w:val="Title Char"/>
    <w:basedOn w:val="DefaultParagraphFont"/>
    <w:link w:val="Title"/>
    <w:uiPriority w:val="10"/>
    <w:rsid w:val="0054138D"/>
    <w:rPr>
      <w:rFonts w:asciiTheme="majorHAnsi" w:eastAsiaTheme="majorEastAsia" w:hAnsiTheme="majorHAnsi" w:cstheme="majorBidi"/>
      <w:spacing w:val="-10"/>
      <w:kern w:val="28"/>
      <w:sz w:val="56"/>
      <w:szCs w:val="71"/>
    </w:rPr>
  </w:style>
  <w:style w:type="paragraph" w:styleId="Subtitle">
    <w:name w:val="Subtitle"/>
    <w:basedOn w:val="Normal"/>
    <w:next w:val="Normal"/>
    <w:link w:val="SubtitleChar"/>
    <w:uiPriority w:val="11"/>
    <w:qFormat/>
    <w:rsid w:val="0054138D"/>
    <w:pPr>
      <w:numPr>
        <w:ilvl w:val="1"/>
      </w:numPr>
      <w:spacing w:after="160"/>
    </w:pPr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character" w:customStyle="1" w:styleId="SubtitleChar">
    <w:name w:val="Subtitle Char"/>
    <w:basedOn w:val="DefaultParagraphFont"/>
    <w:link w:val="Subtitle"/>
    <w:uiPriority w:val="11"/>
    <w:rsid w:val="0054138D"/>
    <w:rPr>
      <w:rFonts w:eastAsiaTheme="majorEastAsia" w:cstheme="majorBidi"/>
      <w:color w:val="595959" w:themeColor="text1" w:themeTint="A6"/>
      <w:spacing w:val="15"/>
      <w:sz w:val="28"/>
      <w:szCs w:val="35"/>
    </w:rPr>
  </w:style>
  <w:style w:type="paragraph" w:styleId="Quote">
    <w:name w:val="Quote"/>
    <w:basedOn w:val="Normal"/>
    <w:next w:val="Normal"/>
    <w:link w:val="QuoteChar"/>
    <w:uiPriority w:val="29"/>
    <w:qFormat/>
    <w:rsid w:val="0054138D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54138D"/>
    <w:rPr>
      <w:rFonts w:cs="Angsana New"/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54138D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54138D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54138D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54138D"/>
    <w:rPr>
      <w:rFonts w:cs="Angsana New"/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54138D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54138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54138D"/>
    <w:rPr>
      <w:rFonts w:cs="Angsana New"/>
    </w:rPr>
  </w:style>
  <w:style w:type="paragraph" w:styleId="Footer">
    <w:name w:val="footer"/>
    <w:basedOn w:val="Normal"/>
    <w:link w:val="FooterChar"/>
    <w:uiPriority w:val="99"/>
    <w:unhideWhenUsed/>
    <w:rsid w:val="0054138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4138D"/>
    <w:rPr>
      <w:rFonts w:cs="Angsana New"/>
    </w:rPr>
  </w:style>
  <w:style w:type="paragraph" w:customStyle="1" w:styleId="EndNoteBibliographyTitle">
    <w:name w:val="EndNote Bibliography Title"/>
    <w:basedOn w:val="Normal"/>
    <w:link w:val="EndNoteBibliographyTitleChar"/>
    <w:rsid w:val="005E2BC8"/>
    <w:pPr>
      <w:jc w:val="center"/>
    </w:pPr>
    <w:rPr>
      <w:rFonts w:ascii="Aptos" w:hAnsi="Aptos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E2BC8"/>
    <w:rPr>
      <w:rFonts w:ascii="Aptos" w:hAnsi="Aptos" w:cs="Angsana New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5E2BC8"/>
    <w:pPr>
      <w:jc w:val="center"/>
    </w:pPr>
    <w:rPr>
      <w:rFonts w:ascii="Aptos" w:hAnsi="Aptos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5E2BC8"/>
    <w:rPr>
      <w:rFonts w:ascii="Aptos" w:hAnsi="Aptos" w:cs="Angsana New"/>
      <w:lang w:val="en-US"/>
    </w:rPr>
  </w:style>
  <w:style w:type="character" w:styleId="Hyperlink">
    <w:name w:val="Hyperlink"/>
    <w:basedOn w:val="DefaultParagraphFont"/>
    <w:uiPriority w:val="99"/>
    <w:unhideWhenUsed/>
    <w:rsid w:val="005E2BC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E2BC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medium.com/@FrankAdams7/unleashing-the-power-of-large-language-models-building-an-ai-chatbot-for-private-knowledge-base-eb8cf31c7fcc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www.dga.or.th/document-sharing/infographic/36403/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36F2874-3C3B-8F4F-B712-86146A34F3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7</TotalTime>
  <Pages>2</Pages>
  <Words>1565</Words>
  <Characters>8923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อานนท์ สุกสัก</dc:creator>
  <cp:keywords/>
  <dc:description/>
  <cp:lastModifiedBy>อานนท์ สุกสัก</cp:lastModifiedBy>
  <cp:revision>35</cp:revision>
  <cp:lastPrinted>2024-05-06T17:01:00Z</cp:lastPrinted>
  <dcterms:created xsi:type="dcterms:W3CDTF">2024-05-06T15:02:00Z</dcterms:created>
  <dcterms:modified xsi:type="dcterms:W3CDTF">2024-05-14T10:01:00Z</dcterms:modified>
</cp:coreProperties>
</file>